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 xml:space="preserve">When </w:t>
      </w:r>
      <w:proofErr w:type="gramStart"/>
      <w:r w:rsidR="00D713FF">
        <w:t>a  resource</w:t>
      </w:r>
      <w:proofErr w:type="gramEnd"/>
      <w:r w:rsidR="00D713FF">
        <w:t xml:space="preserv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1C009DB0" w:rsidR="00924DF1" w:rsidRDefault="00326435" w:rsidP="00AD44D7">
      <w:pPr>
        <w:jc w:val="both"/>
        <w:rPr>
          <w:ins w:id="0" w:author="Norman Packard" w:date="2020-10-13T23:13:00Z"/>
        </w:rPr>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1" w:author="Norman Packard" w:date="2020-10-10T22:26:00Z">
        <w:r w:rsidR="005724B5">
          <w:t>i</w:t>
        </w:r>
      </w:ins>
      <w:del w:id="2"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del w:id="3" w:author="Norman Packard" w:date="2020-10-13T23:38:00Z">
        <w:r w:rsidR="007C5044" w:rsidDel="001B7677">
          <w:delText xml:space="preserve">the </w:delText>
        </w:r>
      </w:del>
      <w:ins w:id="4" w:author="Norman Packard" w:date="2020-10-13T23:38:00Z">
        <w:r w:rsidR="001B7677">
          <w:t>this unsupervised learning procedure is a</w:t>
        </w:r>
        <w:r w:rsidR="001B7677">
          <w:t xml:space="preserve"> </w:t>
        </w:r>
      </w:ins>
      <w:r w:rsidR="007C5044" w:rsidRPr="001B7677">
        <w:rPr>
          <w:i/>
          <w:iCs/>
          <w:rPrChange w:id="5" w:author="Norman Packard" w:date="2020-10-13T23:38:00Z">
            <w:rPr/>
          </w:rPrChange>
        </w:rPr>
        <w:t>consensus clustering</w:t>
      </w:r>
      <w:ins w:id="6" w:author="Norman Packard" w:date="2020-10-13T23:38:00Z">
        <w:r w:rsidR="001B7677">
          <w:rPr>
            <w:i/>
            <w:iCs/>
          </w:rPr>
          <w:t>,</w:t>
        </w:r>
      </w:ins>
      <w:del w:id="7" w:author="Norman Packard" w:date="2020-10-13T23:38:00Z">
        <w:r w:rsidR="007C5044" w:rsidDel="001B7677">
          <w:delText xml:space="preserve"> are</w:delText>
        </w:r>
      </w:del>
      <w:r w:rsidR="007C5044">
        <w:t xml:space="preserve"> shown in Figure 3</w:t>
      </w:r>
      <w:ins w:id="8" w:author="Norman Packard" w:date="2020-10-13T22:47:00Z">
        <w:r w:rsidR="00DD1954">
          <w:t xml:space="preserve"> (countries in each cluster are li</w:t>
        </w:r>
      </w:ins>
      <w:ins w:id="9" w:author="Norman Packard" w:date="2020-10-13T22:48:00Z">
        <w:r w:rsidR="00DD1954">
          <w:t xml:space="preserve">sted in table </w:t>
        </w:r>
      </w:ins>
      <w:ins w:id="10" w:author="Norman Packard" w:date="2020-10-13T23:12:00Z">
        <w:r w:rsidR="00275106">
          <w:t>S</w:t>
        </w:r>
      </w:ins>
      <w:ins w:id="11" w:author="Norman Packard" w:date="2020-10-13T23:11:00Z">
        <w:r w:rsidR="00275106">
          <w:t>5</w:t>
        </w:r>
      </w:ins>
      <w:ins w:id="12" w:author="Norman Packard" w:date="2020-10-13T23:12:00Z">
        <w:r w:rsidR="00275106">
          <w:t xml:space="preserve"> in the SI)</w:t>
        </w:r>
      </w:ins>
      <w:r w:rsidR="007C5044">
        <w:t xml:space="preserve">,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ins w:id="13" w:author="Norman Packard" w:date="2020-10-13T23:13:00Z">
        <w:r w:rsidR="00275106">
          <w:t xml:space="preserve">  </w:t>
        </w:r>
      </w:ins>
    </w:p>
    <w:p w14:paraId="05E48A77" w14:textId="2BA0A22A" w:rsidR="00275106" w:rsidRDefault="00275106" w:rsidP="00AD44D7">
      <w:pPr>
        <w:jc w:val="both"/>
        <w:rPr>
          <w:ins w:id="14" w:author="Norman Packard" w:date="2020-10-13T23:13:00Z"/>
        </w:rPr>
      </w:pPr>
    </w:p>
    <w:p w14:paraId="4C7A022B" w14:textId="12C947CC" w:rsidR="00275106" w:rsidRDefault="00275106" w:rsidP="00AD44D7">
      <w:pPr>
        <w:jc w:val="both"/>
      </w:pPr>
      <w:ins w:id="15" w:author="Norman Packard" w:date="2020-10-13T23:13:00Z">
        <w:r>
          <w:t>Several striking conclusions may be drawn from the exercise of constructing the consensus clustering</w:t>
        </w:r>
      </w:ins>
      <w:ins w:id="16" w:author="Norman Packard" w:date="2020-10-13T23:14:00Z">
        <w:r>
          <w:t>:  (</w:t>
        </w:r>
        <w:proofErr w:type="spellStart"/>
        <w:r>
          <w:t>i</w:t>
        </w:r>
        <w:proofErr w:type="spellEnd"/>
        <w:r>
          <w:t>) the dynamics of deaths, confirmed cases, and test-adju</w:t>
        </w:r>
      </w:ins>
      <w:ins w:id="17" w:author="Norman Packard" w:date="2020-10-13T23:15:00Z">
        <w:r>
          <w:t xml:space="preserve">sted confirmed cases </w:t>
        </w:r>
      </w:ins>
      <w:ins w:id="18" w:author="Norman Packard" w:date="2020-10-13T23:21:00Z">
        <w:r w:rsidR="0000603A">
          <w:t xml:space="preserve">displayed in Fig. 2 </w:t>
        </w:r>
      </w:ins>
      <w:ins w:id="19" w:author="Norman Packard" w:date="2020-10-13T23:15:00Z">
        <w:r>
          <w:t xml:space="preserve">are generally quite different for each country, but when </w:t>
        </w:r>
      </w:ins>
      <w:ins w:id="20" w:author="Norman Packard" w:date="2020-10-13T23:16:00Z">
        <w:r>
          <w:t xml:space="preserve">all countries’ dynamics are used to construct principal components using FPCA, </w:t>
        </w:r>
      </w:ins>
      <w:ins w:id="21" w:author="Norman Packard" w:date="2020-10-13T23:17:00Z">
        <w:r>
          <w:t xml:space="preserve">fitting separately for each </w:t>
        </w:r>
        <w:r w:rsidR="0000603A">
          <w:t xml:space="preserve">class of dynamics (deaths, confirmed cases, test-adjusted confirmed cases) </w:t>
        </w:r>
      </w:ins>
      <w:ins w:id="22" w:author="Norman Packard" w:date="2020-10-13T23:16:00Z">
        <w:r>
          <w:t xml:space="preserve">we see </w:t>
        </w:r>
      </w:ins>
      <w:ins w:id="23" w:author="Norman Packard" w:date="2020-10-13T23:20:00Z">
        <w:r w:rsidR="0000603A">
          <w:t xml:space="preserve">in Fig. 3A </w:t>
        </w:r>
      </w:ins>
      <w:ins w:id="24" w:author="Norman Packard" w:date="2020-10-13T23:16:00Z">
        <w:r>
          <w:t>that the first 7 basis functions for each of these</w:t>
        </w:r>
      </w:ins>
      <w:ins w:id="25" w:author="Norman Packard" w:date="2020-10-13T23:17:00Z">
        <w:r>
          <w:t xml:space="preserve"> three </w:t>
        </w:r>
      </w:ins>
      <w:ins w:id="26" w:author="Norman Packard" w:date="2020-10-13T23:18:00Z">
        <w:r w:rsidR="0000603A">
          <w:t>fits</w:t>
        </w:r>
      </w:ins>
      <w:ins w:id="27" w:author="Norman Packard" w:date="2020-10-13T23:17:00Z">
        <w:r>
          <w:t xml:space="preserve"> are</w:t>
        </w:r>
      </w:ins>
      <w:ins w:id="28" w:author="Norman Packard" w:date="2020-10-13T23:18:00Z">
        <w:r w:rsidR="0000603A">
          <w:t xml:space="preserve"> essentially the same.  Thus, the different classes of </w:t>
        </w:r>
      </w:ins>
      <w:ins w:id="29" w:author="Norman Packard" w:date="2020-10-13T23:19:00Z">
        <w:r w:rsidR="0000603A">
          <w:t xml:space="preserve">dynamics are exploring the function space of possible epidemiological orbits along the same subspaces.  (ii) </w:t>
        </w:r>
      </w:ins>
      <w:ins w:id="30" w:author="Norman Packard" w:date="2020-10-13T23:26:00Z">
        <w:r w:rsidR="0000603A">
          <w:t>S</w:t>
        </w:r>
      </w:ins>
      <w:ins w:id="31" w:author="Norman Packard" w:date="2020-10-13T23:20:00Z">
        <w:r w:rsidR="0000603A">
          <w:t xml:space="preserve">imilarly, the distributional superposition of </w:t>
        </w:r>
      </w:ins>
      <w:ins w:id="32" w:author="Norman Packard" w:date="2020-10-13T23:22:00Z">
        <w:r w:rsidR="0000603A">
          <w:t>epidemiological orbits</w:t>
        </w:r>
        <w:r w:rsidR="0000603A">
          <w:t xml:space="preserve"> in Fig. 3C show that for each c</w:t>
        </w:r>
      </w:ins>
      <w:ins w:id="33" w:author="Norman Packard" w:date="2020-10-13T23:23:00Z">
        <w:r w:rsidR="0000603A">
          <w:t>lass</w:t>
        </w:r>
      </w:ins>
      <w:ins w:id="34" w:author="Norman Packard" w:date="2020-10-13T23:24:00Z">
        <w:r w:rsidR="0000603A">
          <w:t xml:space="preserve"> (each column of Fig 3C)</w:t>
        </w:r>
      </w:ins>
      <w:ins w:id="35" w:author="Norman Packard" w:date="2020-10-13T23:23:00Z">
        <w:r w:rsidR="0000603A">
          <w:t xml:space="preserve">, the average behaviour of orbits is strikingly similar across dynamical classes </w:t>
        </w:r>
      </w:ins>
      <w:ins w:id="36" w:author="Norman Packard" w:date="2020-10-13T23:24:00Z">
        <w:r w:rsidR="0000603A">
          <w:t xml:space="preserve">of </w:t>
        </w:r>
        <w:r w:rsidR="0000603A">
          <w:t>deaths, confirmed cases, test-adjusted confirmed cases</w:t>
        </w:r>
        <w:r w:rsidR="0000603A">
          <w:t xml:space="preserve"> </w:t>
        </w:r>
      </w:ins>
      <w:ins w:id="37" w:author="Norman Packard" w:date="2020-10-13T23:25:00Z">
        <w:r w:rsidR="0000603A">
          <w:t>(displayed in each row of Fig 3C)</w:t>
        </w:r>
      </w:ins>
      <w:ins w:id="38" w:author="Norman Packard" w:date="2020-10-13T23:24:00Z">
        <w:r w:rsidR="0000603A">
          <w:t>.</w:t>
        </w:r>
      </w:ins>
      <w:ins w:id="39" w:author="Norman Packard" w:date="2020-10-13T23:25:00Z">
        <w:r w:rsidR="0000603A">
          <w:t xml:space="preserve">  </w:t>
        </w:r>
      </w:ins>
      <w:ins w:id="40" w:author="Norman Packard" w:date="2020-10-13T23:26:00Z">
        <w:r w:rsidR="0000603A">
          <w:t xml:space="preserve">(iii)  We expect different classes of epidemiological dynamics to correspond to </w:t>
        </w:r>
      </w:ins>
      <w:ins w:id="41" w:author="Norman Packard" w:date="2020-10-13T23:27:00Z">
        <w:r w:rsidR="0000603A">
          <w:t>different social responses</w:t>
        </w:r>
        <w:r w:rsidR="007F10DD">
          <w:t>.  It is thus interesting to observe the geographical distribution</w:t>
        </w:r>
      </w:ins>
      <w:ins w:id="42" w:author="Norman Packard" w:date="2020-10-13T23:28:00Z">
        <w:r w:rsidR="007F10DD">
          <w:t xml:space="preserve"> of the consensus clustering in Fig. 4.  </w:t>
        </w:r>
      </w:ins>
      <w:ins w:id="43" w:author="Norman Packard" w:date="2020-10-13T23:29:00Z">
        <w:r w:rsidR="007F10DD">
          <w:t xml:space="preserve">One cluster contains most European countries, also including Canada, Turkey, and </w:t>
        </w:r>
      </w:ins>
      <w:proofErr w:type="spellStart"/>
      <w:ins w:id="44" w:author="Norman Packard" w:date="2020-10-13T23:30:00Z">
        <w:r w:rsidR="007F10DD">
          <w:t>Kazakstan</w:t>
        </w:r>
        <w:proofErr w:type="spellEnd"/>
        <w:r w:rsidR="007F10DD">
          <w:t>.</w:t>
        </w:r>
      </w:ins>
      <w:ins w:id="45" w:author="Norman Packard" w:date="2020-10-13T23:31:00Z">
        <w:r w:rsidR="007F10DD">
          <w:t xml:space="preserve">  Another cluster has middle eastern countries along with Russia</w:t>
        </w:r>
      </w:ins>
      <w:ins w:id="46" w:author="Norman Packard" w:date="2020-10-13T23:33:00Z">
        <w:r w:rsidR="007F10DD">
          <w:t xml:space="preserve">, </w:t>
        </w:r>
      </w:ins>
      <w:ins w:id="47" w:author="Norman Packard" w:date="2020-10-13T23:34:00Z">
        <w:r w:rsidR="007F10DD">
          <w:t xml:space="preserve">Belarus, and Sweden.  A third </w:t>
        </w:r>
        <w:r w:rsidR="007F10DD">
          <w:lastRenderedPageBreak/>
          <w:t xml:space="preserve">cluster contains the United States, various </w:t>
        </w:r>
      </w:ins>
      <w:ins w:id="48" w:author="Norman Packard" w:date="2020-10-13T23:35:00Z">
        <w:r w:rsidR="007F10DD">
          <w:t>L</w:t>
        </w:r>
      </w:ins>
      <w:ins w:id="49" w:author="Norman Packard" w:date="2020-10-13T23:34:00Z">
        <w:r w:rsidR="007F10DD">
          <w:t>at</w:t>
        </w:r>
      </w:ins>
      <w:ins w:id="50" w:author="Norman Packard" w:date="2020-10-13T23:35:00Z">
        <w:r w:rsidR="007F10DD">
          <w:t>in American countries, and South Africa.  A fourth cluster is quite diverse with representatives from South Amer</w:t>
        </w:r>
      </w:ins>
      <w:ins w:id="51" w:author="Norman Packard" w:date="2020-10-13T23:36:00Z">
        <w:r w:rsidR="007F10DD">
          <w:t>ica, northern Africa, central Europe, India, and Australia.</w:t>
        </w:r>
      </w:ins>
    </w:p>
    <w:p w14:paraId="03230433" w14:textId="38FE8FF1" w:rsidR="00014A64" w:rsidRDefault="00014A64" w:rsidP="009C03BC">
      <w:pPr>
        <w:jc w:val="both"/>
        <w:rPr>
          <w:highlight w:val="yellow"/>
        </w:rPr>
      </w:pPr>
    </w:p>
    <w:p w14:paraId="69AAAF84" w14:textId="481D6BA4"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ins w:id="52" w:author="Norman Packard" w:date="2020-10-13T23:36:00Z">
        <w:r w:rsidR="007F10DD">
          <w:t xml:space="preserve">  </w:t>
        </w:r>
      </w:ins>
      <w:ins w:id="53" w:author="Norman Packard" w:date="2020-10-13T23:37:00Z">
        <w:r w:rsidR="007F10DD">
          <w:t>We will compare different classes of fitted dynamics to the different classes observed in the consensus clustering.</w:t>
        </w:r>
      </w:ins>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2E848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ins w:id="54" w:author="Norman Packard" w:date="2020-10-13T17:21:00Z">
        <w:r w:rsidR="00393BAE">
          <w:t>5</w:t>
        </w:r>
      </w:ins>
      <w:del w:id="55" w:author="Norman Packard" w:date="2020-10-13T17:21:00Z">
        <w:r w:rsidR="00787E3D" w:rsidDel="00393BAE">
          <w:delText>3</w:delText>
        </w:r>
      </w:del>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lastRenderedPageBreak/>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56" w:author="Norman Packard" w:date="2020-10-10T22:24:00Z">
                <w:rPr>
                  <w:rFonts w:ascii="Cambria Math" w:hAnsi="Cambria Math"/>
                  <w:i/>
                </w:rPr>
              </w:ins>
            </m:ctrlPr>
          </m:fPr>
          <m:num>
            <m:r>
              <w:rPr>
                <w:rFonts w:ascii="Cambria Math" w:hAnsi="Cambria Math"/>
              </w:rPr>
              <m:t>1</m:t>
            </m:r>
          </m:num>
          <m:den>
            <m:sSup>
              <m:sSupPr>
                <m:ctrlPr>
                  <w:ins w:id="57"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EC83774"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ins w:id="58" w:author="Norman Packard" w:date="2020-10-13T17:20:00Z">
        <w:r w:rsidR="00A725C8">
          <w:t>6</w:t>
        </w:r>
      </w:ins>
      <w:del w:id="59" w:author="Norman Packard" w:date="2020-10-13T17:20:00Z">
        <w:r w:rsidR="000362AC" w:rsidDel="00A725C8">
          <w:delText>4</w:delText>
        </w:r>
      </w:del>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ins w:id="60" w:author="Norman Packard" w:date="2020-10-13T17:21:00Z">
        <w:r w:rsidR="00393BAE">
          <w:t>6</w:t>
        </w:r>
      </w:ins>
      <w:del w:id="61" w:author="Norman Packard" w:date="2020-10-13T17:21:00Z">
        <w:r w:rsidR="000362AC" w:rsidDel="00393BAE">
          <w:delText>4</w:delText>
        </w:r>
      </w:del>
      <w:r w:rsidR="000A5341">
        <w:t>, showing daily not cumulative cases, the linear phase of growth corresponds to constant daily cases.</w:t>
      </w:r>
    </w:p>
    <w:p w14:paraId="737AAA14" w14:textId="3B5548E3" w:rsidR="000A5341" w:rsidRDefault="000A5341" w:rsidP="009C03BC">
      <w:pPr>
        <w:jc w:val="both"/>
      </w:pPr>
    </w:p>
    <w:p w14:paraId="514D6AD6" w14:textId="0845AEF3"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lastRenderedPageBreak/>
        <w:t>starting point of the infection</w:t>
      </w:r>
      <w:r>
        <w:t>)</w:t>
      </w:r>
      <w:r w:rsidR="00707395">
        <w:t xml:space="preserve"> is shown in Fig. </w:t>
      </w:r>
      <w:ins w:id="62" w:author="Norman Packard" w:date="2020-10-13T17:21:00Z">
        <w:r w:rsidR="00393BAE">
          <w:t>7</w:t>
        </w:r>
      </w:ins>
      <w:del w:id="63" w:author="Norman Packard" w:date="2020-10-13T17:21:00Z">
        <w:r w:rsidR="000362AC" w:rsidDel="00393BAE">
          <w:delText>5</w:delText>
        </w:r>
      </w:del>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ins w:id="64" w:author="Norman Packard" w:date="2020-10-13T17:21:00Z">
        <w:r w:rsidR="00393BAE">
          <w:t>7</w:t>
        </w:r>
      </w:ins>
      <w:del w:id="65" w:author="Norman Packard" w:date="2020-10-13T17:21:00Z">
        <w:r w:rsidR="000362AC" w:rsidDel="00393BAE">
          <w:delText>5</w:delText>
        </w:r>
      </w:del>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74555074"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ins w:id="66" w:author="Norman Packard" w:date="2020-10-13T17:21:00Z">
        <w:r w:rsidR="00393BAE">
          <w:t>6</w:t>
        </w:r>
      </w:ins>
      <w:del w:id="67" w:author="Norman Packard" w:date="2020-10-13T17:21:00Z">
        <w:r w:rsidR="000362AC" w:rsidDel="00393BAE">
          <w:delText>4</w:delText>
        </w:r>
      </w:del>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lastRenderedPageBreak/>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6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69" w:author="Norman Packard" w:date="2020-10-10T22:24:00Z">
                <w:rPr>
                  <w:rFonts w:ascii="Cambria Math" w:eastAsiaTheme="minorEastAsia" w:hAnsi="Cambria Math"/>
                  <w:i/>
                </w:rPr>
              </w:ins>
            </m:ctrlPr>
          </m:sSubPr>
          <m:e>
            <m:acc>
              <m:accPr>
                <m:chr m:val="̇"/>
                <m:ctrlPr>
                  <w:ins w:id="70"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71"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7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0427F526"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73"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74"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7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76"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77"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7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79"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80"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8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82"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ins w:id="83" w:author="Norman Packard" w:date="2020-10-13T17:23:00Z">
        <w:r w:rsidR="00393BAE">
          <w:rPr>
            <w:rFonts w:eastAsiaTheme="minorEastAsia"/>
          </w:rPr>
          <w:t>8</w:t>
        </w:r>
      </w:ins>
      <w:del w:id="84" w:author="Norman Packard" w:date="2020-10-13T17:23:00Z">
        <w:r w:rsidR="000362AC" w:rsidDel="00393BAE">
          <w:rPr>
            <w:rFonts w:eastAsiaTheme="minorEastAsia"/>
          </w:rPr>
          <w:delText>6</w:delText>
        </w:r>
      </w:del>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79C3E275"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w:t>
      </w:r>
      <w:r>
        <w:rPr>
          <w:rFonts w:eastAsiaTheme="minorEastAsia"/>
        </w:rPr>
        <w:lastRenderedPageBreak/>
        <w:t xml:space="preserve">obviously will affect the future. However, it is interesting to see the predictions of our model to be contingent on the parameters of the cautionary response and its economic coupling. We explore in </w:t>
      </w:r>
      <w:r w:rsidRPr="00A725C8">
        <w:rPr>
          <w:rFonts w:eastAsiaTheme="minorEastAsia"/>
          <w:rPrChange w:id="85" w:author="Norman Packard" w:date="2020-10-13T17:19:00Z">
            <w:rPr>
              <w:rFonts w:eastAsiaTheme="minorEastAsia"/>
              <w:highlight w:val="yellow"/>
            </w:rPr>
          </w:rPrChange>
        </w:rPr>
        <w:t xml:space="preserve">Fig. </w:t>
      </w:r>
      <w:ins w:id="86" w:author="Norman Packard" w:date="2020-10-13T17:19:00Z">
        <w:r w:rsidR="00A725C8" w:rsidRPr="00A725C8">
          <w:rPr>
            <w:rFonts w:eastAsiaTheme="minorEastAsia"/>
            <w:rPrChange w:id="87" w:author="Norman Packard" w:date="2020-10-13T17:19:00Z">
              <w:rPr>
                <w:rFonts w:eastAsiaTheme="minorEastAsia"/>
                <w:highlight w:val="yellow"/>
              </w:rPr>
            </w:rPrChange>
          </w:rPr>
          <w:t>8</w:t>
        </w:r>
      </w:ins>
      <w:del w:id="88" w:author="Norman Packard" w:date="2020-10-13T17:19:00Z">
        <w:r w:rsidR="000362AC" w:rsidRPr="000362AC" w:rsidDel="00A725C8">
          <w:rPr>
            <w:rFonts w:eastAsiaTheme="minorEastAsia"/>
            <w:highlight w:val="yellow"/>
          </w:rPr>
          <w:delText>7</w:delText>
        </w:r>
      </w:del>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677338D0" w:rsidR="00D5526F" w:rsidRDefault="00FA1A84">
      <w:pPr>
        <w:rPr>
          <w:b/>
          <w:bCs/>
        </w:rPr>
      </w:pPr>
      <w:del w:id="89" w:author="Norman Packard" w:date="2020-10-13T18:47:00Z">
        <w:r w:rsidDel="00E37314">
          <w:rPr>
            <w:b/>
            <w:bCs/>
            <w:noProof/>
          </w:rPr>
          <w:lastRenderedPageBreak/>
          <w:drawing>
            <wp:anchor distT="0" distB="0" distL="114300" distR="114300" simplePos="0" relativeHeight="251645952" behindDoc="0" locked="0" layoutInCell="1" allowOverlap="1" wp14:anchorId="57F861AE" wp14:editId="1719ADE6">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w:drawing>
            <wp:anchor distT="0" distB="0" distL="114300" distR="114300" simplePos="0" relativeHeight="251646976" behindDoc="0" locked="0" layoutInCell="1" allowOverlap="1" wp14:anchorId="74CDFA73" wp14:editId="100A1898">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90" w:author="Norman Packard" w:date="2020-10-13T18:49:00Z">
        <w:r w:rsidDel="00E37314">
          <w:rPr>
            <w:b/>
            <w:bCs/>
            <w:noProof/>
          </w:rPr>
          <w:drawing>
            <wp:anchor distT="0" distB="0" distL="114300" distR="114300" simplePos="0" relativeHeight="251648000" behindDoc="0" locked="0" layoutInCell="1" allowOverlap="1" wp14:anchorId="1725F3FF" wp14:editId="4FE0B527">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mc:AlternateContent>
            <mc:Choice Requires="wps">
              <w:drawing>
                <wp:anchor distT="0" distB="0" distL="114300" distR="114300" simplePos="0" relativeHeight="251652096" behindDoc="0" locked="0" layoutInCell="1" allowOverlap="1" wp14:anchorId="30DB1617" wp14:editId="0027D98A">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sidDel="00E37314">
          <w:rPr>
            <w:b/>
            <w:bCs/>
            <w:noProof/>
          </w:rPr>
          <mc:AlternateContent>
            <mc:Choice Requires="wps">
              <w:drawing>
                <wp:anchor distT="0" distB="0" distL="114300" distR="114300" simplePos="0" relativeHeight="251653120" behindDoc="0" locked="0" layoutInCell="1" allowOverlap="1" wp14:anchorId="072E8381" wp14:editId="610AB1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del>
      <w:del w:id="91" w:author="Norman Packard" w:date="2020-10-13T18:47:00Z">
        <w:r w:rsidDel="00E37314">
          <w:rPr>
            <w:b/>
            <w:bCs/>
            <w:noProof/>
          </w:rPr>
          <mc:AlternateContent>
            <mc:Choice Requires="wps">
              <w:drawing>
                <wp:anchor distT="0" distB="0" distL="114300" distR="114300" simplePos="0" relativeHeight="251654144" behindDoc="0" locked="0" layoutInCell="1" allowOverlap="1" wp14:anchorId="07A57ABF" wp14:editId="00F61327">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del>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252152C1" w:rsidR="00326435" w:rsidRDefault="00326435">
      <w:pPr>
        <w:rPr>
          <w:b/>
          <w:bCs/>
        </w:rPr>
      </w:pPr>
    </w:p>
    <w:p w14:paraId="324DF16D" w14:textId="3B3D9E10" w:rsidR="00CA24E5" w:rsidRDefault="00CA24E5">
      <w:pPr>
        <w:rPr>
          <w:b/>
          <w:bCs/>
          <w:sz w:val="22"/>
          <w:szCs w:val="22"/>
        </w:rPr>
      </w:pPr>
    </w:p>
    <w:p w14:paraId="6C29BCC1" w14:textId="35A692B5" w:rsidR="00E37314" w:rsidRDefault="00E37314" w:rsidP="00582E88">
      <w:pPr>
        <w:jc w:val="both"/>
        <w:rPr>
          <w:ins w:id="92" w:author="Norman Packard" w:date="2020-10-13T18:44:00Z"/>
          <w:b/>
          <w:bCs/>
          <w:sz w:val="22"/>
          <w:szCs w:val="22"/>
        </w:rPr>
      </w:pPr>
      <w:ins w:id="93" w:author="Norman Packard" w:date="2020-10-13T18:52:00Z">
        <w:r w:rsidRPr="00E37314">
          <w:rPr>
            <w:b/>
            <w:bCs/>
            <w:sz w:val="22"/>
            <w:szCs w:val="22"/>
          </w:rPr>
          <mc:AlternateContent>
            <mc:Choice Requires="wpg">
              <w:drawing>
                <wp:anchor distT="0" distB="0" distL="114300" distR="114300" simplePos="0" relativeHeight="251669504" behindDoc="0" locked="0" layoutInCell="1" allowOverlap="1" wp14:anchorId="2B7DEB8E" wp14:editId="30C56149">
                  <wp:simplePos x="0" y="0"/>
                  <wp:positionH relativeFrom="column">
                    <wp:posOffset>-387985</wp:posOffset>
                  </wp:positionH>
                  <wp:positionV relativeFrom="paragraph">
                    <wp:posOffset>196215</wp:posOffset>
                  </wp:positionV>
                  <wp:extent cx="6715760" cy="3578225"/>
                  <wp:effectExtent l="0" t="0" r="2540" b="3175"/>
                  <wp:wrapTopAndBottom/>
                  <wp:docPr id="119"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15760" cy="3578225"/>
                            <a:chOff x="0" y="0"/>
                            <a:chExt cx="8692366" cy="4631983"/>
                          </a:xfrm>
                        </wpg:grpSpPr>
                        <wpg:grpSp>
                          <wpg:cNvPr id="120" name="Group 120"/>
                          <wpg:cNvGrpSpPr>
                            <a:grpSpLocks noChangeAspect="1"/>
                          </wpg:cNvGrpSpPr>
                          <wpg:grpSpPr>
                            <a:xfrm>
                              <a:off x="0" y="0"/>
                              <a:ext cx="8692366" cy="4631983"/>
                              <a:chOff x="0" y="0"/>
                              <a:chExt cx="8958102" cy="4773589"/>
                            </a:xfrm>
                          </wpg:grpSpPr>
                          <pic:pic xmlns:pic="http://schemas.openxmlformats.org/drawingml/2006/picture">
                            <pic:nvPicPr>
                              <pic:cNvPr id="121" name="Picture 1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098296"/>
                                <a:ext cx="4398548" cy="233214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1326" cy="17435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559554" y="0"/>
                                <a:ext cx="4398548" cy="1746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559553" y="4203152"/>
                                <a:ext cx="4398548" cy="570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1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559553" y="2098296"/>
                                <a:ext cx="4398549" cy="1746438"/>
                              </a:xfrm>
                              <a:prstGeom prst="rect">
                                <a:avLst/>
                              </a:prstGeom>
                              <a:noFill/>
                              <a:extLst>
                                <a:ext uri="{909E8E84-426E-40DD-AFC4-6F175D3DCCD1}">
                                  <a14:hiddenFill xmlns:a14="http://schemas.microsoft.com/office/drawing/2010/main">
                                    <a:solidFill>
                                      <a:srgbClr val="FFFFFF"/>
                                    </a:solidFill>
                                  </a14:hiddenFill>
                                </a:ext>
                              </a:extLst>
                            </pic:spPr>
                          </pic:pic>
                          <wps:wsp>
                            <wps:cNvPr id="126" name="TextBox 1"/>
                            <wps:cNvSpPr txBox="1"/>
                            <wps:spPr>
                              <a:xfrm>
                                <a:off x="7711598" y="3318821"/>
                                <a:ext cx="358207" cy="439365"/>
                              </a:xfrm>
                              <a:prstGeom prst="rect">
                                <a:avLst/>
                              </a:prstGeom>
                              <a:noFill/>
                            </wps:spPr>
                            <wps:txbx>
                              <w:txbxContent>
                                <w:p w14:paraId="36B9A00E" w14:textId="77777777" w:rsidR="00E37314" w:rsidRDefault="00E37314" w:rsidP="00E37314">
                                  <w:r>
                                    <w:rPr>
                                      <w:rFonts w:hAnsi="Calibri"/>
                                      <w:color w:val="000000" w:themeColor="text1"/>
                                      <w:kern w:val="24"/>
                                      <w:sz w:val="28"/>
                                      <w:szCs w:val="28"/>
                                    </w:rPr>
                                    <w:t>D</w:t>
                                  </w:r>
                                </w:p>
                              </w:txbxContent>
                            </wps:txbx>
                            <wps:bodyPr wrap="square" rtlCol="0">
                              <a:noAutofit/>
                            </wps:bodyPr>
                          </wps:wsp>
                          <wps:wsp>
                            <wps:cNvPr id="127" name="TextBox 7"/>
                            <wps:cNvSpPr txBox="1"/>
                            <wps:spPr>
                              <a:xfrm>
                                <a:off x="2467963" y="3941094"/>
                                <a:ext cx="402669" cy="433187"/>
                              </a:xfrm>
                              <a:prstGeom prst="rect">
                                <a:avLst/>
                              </a:prstGeom>
                              <a:noFill/>
                            </wps:spPr>
                            <wps:txbx>
                              <w:txbxContent>
                                <w:p w14:paraId="0A3E0B5C" w14:textId="77777777" w:rsidR="00E37314" w:rsidRDefault="00E37314" w:rsidP="00E37314">
                                  <w:r>
                                    <w:rPr>
                                      <w:rFonts w:hAnsi="Calibri"/>
                                      <w:color w:val="000000" w:themeColor="text1"/>
                                      <w:kern w:val="24"/>
                                      <w:sz w:val="28"/>
                                      <w:szCs w:val="28"/>
                                    </w:rPr>
                                    <w:t>C</w:t>
                                  </w:r>
                                </w:p>
                              </w:txbxContent>
                            </wps:txbx>
                            <wps:bodyPr wrap="square" rtlCol="0">
                              <a:noAutofit/>
                            </wps:bodyPr>
                          </wps:wsp>
                          <wps:wsp>
                            <wps:cNvPr id="128" name="TextBox 8"/>
                            <wps:cNvSpPr txBox="1"/>
                            <wps:spPr>
                              <a:xfrm>
                                <a:off x="7024201" y="1249045"/>
                                <a:ext cx="380309" cy="463703"/>
                              </a:xfrm>
                              <a:prstGeom prst="rect">
                                <a:avLst/>
                              </a:prstGeom>
                              <a:noFill/>
                            </wps:spPr>
                            <wps:txbx>
                              <w:txbxContent>
                                <w:p w14:paraId="09468CD6" w14:textId="77777777" w:rsidR="00E37314" w:rsidRDefault="00E37314" w:rsidP="00E37314">
                                  <w:r>
                                    <w:rPr>
                                      <w:rFonts w:hAnsi="Calibri"/>
                                      <w:color w:val="000000" w:themeColor="text1"/>
                                      <w:kern w:val="24"/>
                                      <w:sz w:val="28"/>
                                      <w:szCs w:val="28"/>
                                    </w:rPr>
                                    <w:t>B</w:t>
                                  </w:r>
                                </w:p>
                              </w:txbxContent>
                            </wps:txbx>
                            <wps:bodyPr wrap="square" rtlCol="0">
                              <a:noAutofit/>
                            </wps:bodyPr>
                          </wps:wsp>
                          <wps:wsp>
                            <wps:cNvPr id="129" name="TextBox 9"/>
                            <wps:cNvSpPr txBox="1"/>
                            <wps:spPr>
                              <a:xfrm>
                                <a:off x="928197" y="1249045"/>
                                <a:ext cx="365436" cy="389770"/>
                              </a:xfrm>
                              <a:prstGeom prst="rect">
                                <a:avLst/>
                              </a:prstGeom>
                              <a:noFill/>
                            </wps:spPr>
                            <wps:txbx>
                              <w:txbxContent>
                                <w:p w14:paraId="72959AFF" w14:textId="77777777" w:rsidR="00E37314" w:rsidRDefault="00E37314" w:rsidP="00E37314">
                                  <w:r>
                                    <w:rPr>
                                      <w:rFonts w:hAnsi="Calibri"/>
                                      <w:color w:val="000000" w:themeColor="text1"/>
                                      <w:kern w:val="24"/>
                                      <w:sz w:val="28"/>
                                      <w:szCs w:val="28"/>
                                    </w:rPr>
                                    <w:t>A</w:t>
                                  </w:r>
                                </w:p>
                              </w:txbxContent>
                            </wps:txbx>
                            <wps:bodyPr wrap="square" rtlCol="0">
                              <a:noAutofit/>
                            </wps:bodyPr>
                          </wps:wsp>
                        </wpg:grpSp>
                        <wps:wsp>
                          <wps:cNvPr id="130" name="TextBox 11"/>
                          <wps:cNvSpPr txBox="1"/>
                          <wps:spPr>
                            <a:xfrm>
                              <a:off x="6016645" y="4166264"/>
                              <a:ext cx="1407311" cy="413036"/>
                            </a:xfrm>
                            <a:prstGeom prst="rect">
                              <a:avLst/>
                            </a:prstGeom>
                            <a:noFill/>
                          </wps:spPr>
                          <wps:txb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7DEB8E" id="Group 3" o:spid="_x0000_s1030" style="position:absolute;left:0;text-align:left;margin-left:-30.55pt;margin-top:15.45pt;width:528.8pt;height:281.75pt;z-index:251669504;mso-width-relative:margin;mso-height-relative:margin" coordsize="86923,463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">
                  <o:lock v:ext="edit" aspectratio="t"/>
                  <v:group id="Group 120" o:spid="_x0000_s1031" style="position:absolute;width:86923;height:46319" coordsize="89581,47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032" type="#_x0000_t75" style="position:absolute;top:20982;width:43985;height:23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">
                      <v:imagedata r:id="rId19" o:title=""/>
                    </v:shape>
                    <v:shape id="Picture 122" o:spid="_x0000_s1033" type="#_x0000_t75" style="position:absolute;width:43913;height:17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">
                      <v:imagedata r:id="rId20" o:title=""/>
                    </v:shape>
                    <v:shape id="Picture 123" o:spid="_x0000_s1034" type="#_x0000_t75" style="position:absolute;left:45595;width:43986;height:17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">
                      <v:imagedata r:id="rId21" o:title=""/>
                    </v:shape>
                    <v:shape id="Picture 124" o:spid="_x0000_s1035" type="#_x0000_t75" style="position:absolute;left:45595;top:42031;width:43986;height: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">
                      <v:imagedata r:id="rId22" o:title=""/>
                    </v:shape>
                    <v:shape id="Picture 125" o:spid="_x0000_s1036" type="#_x0000_t75" style="position:absolute;left:45595;top:20982;width:43986;height:17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">
                      <v:imagedata r:id="rId23" o:title=""/>
                    </v:shape>
                    <v:shape id="_x0000_s1037" type="#_x0000_t202" style="position:absolute;left:77115;top:33188;width:3583;height:4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Q0R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YARPo7iBnD8AAAD//wMAUEsBAi0AFAAGAAgAAAAhANvh9svuAAAAhQEAABMAAAAAAAAA&#13;&#10;AAAAAAAAAAAAAFtDb250ZW50X1R5cGVzXS54bWxQSwECLQAUAAYACAAAACEAWvQsW78AAAAVAQAA&#13;&#10;CwAAAAAAAAAAAAAAAAAfAQAAX3JlbHMvLnJlbHNQSwECLQAUAAYACAAAACEABoUNEcYAAADhAAAA&#13;&#10;DwAAAAAAAAAAAAAAAAAHAgAAZHJzL2Rvd25yZXYueG1sUEsFBgAAAAADAAMAtwAAAPoCAAAAAA==&#13;&#10;" filled="f" stroked="f">
                      <v:textbox>
                        <w:txbxContent>
                          <w:p w14:paraId="36B9A00E" w14:textId="77777777" w:rsidR="00E37314" w:rsidRDefault="00E37314" w:rsidP="00E37314">
                            <w:r>
                              <w:rPr>
                                <w:rFonts w:hAnsi="Calibri"/>
                                <w:color w:val="000000" w:themeColor="text1"/>
                                <w:kern w:val="24"/>
                                <w:sz w:val="28"/>
                                <w:szCs w:val="28"/>
                              </w:rPr>
                              <w:t>D</w:t>
                            </w:r>
                          </w:p>
                        </w:txbxContent>
                      </v:textbox>
                    </v:shape>
                    <v:shape id="_x0000_s1038" type="#_x0000_t202" style="position:absolute;left:24679;top:39410;width:4027;height:4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aiKyAAAAOE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" filled="f" stroked="f">
                      <v:textbox>
                        <w:txbxContent>
                          <w:p w14:paraId="0A3E0B5C" w14:textId="77777777" w:rsidR="00E37314" w:rsidRDefault="00E37314" w:rsidP="00E37314">
                            <w:r>
                              <w:rPr>
                                <w:rFonts w:hAnsi="Calibri"/>
                                <w:color w:val="000000" w:themeColor="text1"/>
                                <w:kern w:val="24"/>
                                <w:sz w:val="28"/>
                                <w:szCs w:val="28"/>
                              </w:rPr>
                              <w:t>C</w:t>
                            </w:r>
                          </w:p>
                        </w:txbxContent>
                      </v:textbox>
                    </v:shape>
                    <v:shape id="_x0000_s1039" type="#_x0000_t202" style="position:absolute;left:70242;top:12490;width:3803;height:4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jz4xwAAAOE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N5WRrJBHp2AwAA//8DAFBLAQItABQABgAIAAAAIQDb4fbL7gAAAIUBAAATAAAAAAAA&#13;&#10;AAAAAAAAAAAAAABbQ29udGVudF9UeXBlc10ueG1sUEsBAi0AFAAGAAgAAAAhAFr0LFu/AAAAFQEA&#13;&#10;AAsAAAAAAAAAAAAAAAAAHwEAAF9yZWxzLy5yZWxzUEsBAi0AFAAGAAgAAAAhABhWPPjHAAAA4QAA&#13;&#10;AA8AAAAAAAAAAAAAAAAABwIAAGRycy9kb3ducmV2LnhtbFBLBQYAAAAAAwADALcAAAD7AgAAAAA=&#13;&#10;" filled="f" stroked="f">
                      <v:textbox>
                        <w:txbxContent>
                          <w:p w14:paraId="09468CD6" w14:textId="77777777" w:rsidR="00E37314" w:rsidRDefault="00E37314" w:rsidP="00E37314">
                            <w:r>
                              <w:rPr>
                                <w:rFonts w:hAnsi="Calibri"/>
                                <w:color w:val="000000" w:themeColor="text1"/>
                                <w:kern w:val="24"/>
                                <w:sz w:val="28"/>
                                <w:szCs w:val="28"/>
                              </w:rPr>
                              <w:t>B</w:t>
                            </w:r>
                          </w:p>
                        </w:txbxContent>
                      </v:textbox>
                    </v:shape>
                    <v:shape id="_x0000_s1040" type="#_x0000_t202" style="position:absolute;left:9281;top:12490;width:3655;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2959AFF" w14:textId="77777777" w:rsidR="00E37314" w:rsidRDefault="00E37314" w:rsidP="00E37314">
                            <w:r>
                              <w:rPr>
                                <w:rFonts w:hAnsi="Calibri"/>
                                <w:color w:val="000000" w:themeColor="text1"/>
                                <w:kern w:val="24"/>
                                <w:sz w:val="28"/>
                                <w:szCs w:val="28"/>
                              </w:rPr>
                              <w:t>A</w:t>
                            </w:r>
                          </w:p>
                        </w:txbxContent>
                      </v:textbox>
                    </v:shape>
                  </v:group>
                  <v:shape id="TextBox 11" o:spid="_x0000_s1041" type="#_x0000_t202" style="position:absolute;left:60166;top:41662;width:14073;height:4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YjxwAAAOE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iIEaSQC/+AQAA//8DAFBLAQItABQABgAIAAAAIQDb4fbL7gAAAIUBAAATAAAAAAAA&#13;&#10;AAAAAAAAAAAAAABbQ29udGVudF9UeXBlc10ueG1sUEsBAi0AFAAGAAgAAAAhAFr0LFu/AAAAFQEA&#13;&#10;AAsAAAAAAAAAAAAAAAAAHwEAAF9yZWxzLy5yZWxzUEsBAi0AFAAGAAgAAAAhAGP5piPHAAAA4QAA&#13;&#10;AA8AAAAAAAAAAAAAAAAABwIAAGRycy9kb3ducmV2LnhtbFBLBQYAAAAAAwADALcAAAD7AgAAAAA=&#13;&#10;" filled="f" stroked="f">
                    <v:textbo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v:textbox>
                  </v:shape>
                  <w10:wrap type="topAndBottom"/>
                </v:group>
              </w:pict>
            </mc:Fallback>
          </mc:AlternateContent>
        </w:r>
      </w:ins>
    </w:p>
    <w:p w14:paraId="32B5AF8E" w14:textId="62628540" w:rsidR="00E37314" w:rsidRDefault="00E37314" w:rsidP="00582E88">
      <w:pPr>
        <w:jc w:val="both"/>
        <w:rPr>
          <w:ins w:id="94" w:author="Norman Packard" w:date="2020-10-13T18:44:00Z"/>
          <w:b/>
          <w:bCs/>
          <w:sz w:val="22"/>
          <w:szCs w:val="22"/>
        </w:rPr>
      </w:pPr>
    </w:p>
    <w:p w14:paraId="0B6DA955" w14:textId="18B6D7A5" w:rsidR="00E37314" w:rsidRDefault="00E37314" w:rsidP="00582E88">
      <w:pPr>
        <w:jc w:val="both"/>
        <w:rPr>
          <w:ins w:id="95" w:author="Norman Packard" w:date="2020-10-13T18:44:00Z"/>
          <w:b/>
          <w:bCs/>
          <w:sz w:val="22"/>
          <w:szCs w:val="22"/>
        </w:rPr>
      </w:pPr>
    </w:p>
    <w:p w14:paraId="65EC0FCB" w14:textId="1478BF9B" w:rsidR="00FA1A84" w:rsidRPr="00DD1954" w:rsidRDefault="00CA24E5" w:rsidP="00DD1954">
      <w:pPr>
        <w:rPr>
          <w:rPrChange w:id="96" w:author="Norman Packard" w:date="2020-10-13T22:55:00Z">
            <w:rPr>
              <w:sz w:val="22"/>
              <w:szCs w:val="22"/>
            </w:rPr>
          </w:rPrChange>
        </w:rPr>
        <w:pPrChange w:id="97" w:author="Norman Packard" w:date="2020-10-13T22:55:00Z">
          <w:pPr>
            <w:jc w:val="both"/>
          </w:pPr>
        </w:pPrChange>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ins w:id="98" w:author="Norman Packard" w:date="2020-10-13T18:54:00Z">
        <w:r w:rsidR="00E37314">
          <w:rPr>
            <w:sz w:val="22"/>
            <w:szCs w:val="22"/>
          </w:rPr>
          <w:t>cases</w:t>
        </w:r>
        <w:r w:rsidR="007C40BC">
          <w:rPr>
            <w:sz w:val="22"/>
            <w:szCs w:val="22"/>
          </w:rPr>
          <w:t xml:space="preserve"> (blue)</w:t>
        </w:r>
        <w:r w:rsidR="00E37314">
          <w:rPr>
            <w:sz w:val="22"/>
            <w:szCs w:val="22"/>
          </w:rPr>
          <w:t xml:space="preserve">, </w:t>
        </w:r>
      </w:ins>
      <w:r w:rsidR="00B07D82">
        <w:rPr>
          <w:sz w:val="22"/>
          <w:szCs w:val="22"/>
        </w:rPr>
        <w:t>cases corrected by testing</w:t>
      </w:r>
      <w:ins w:id="99" w:author="Norman Packard" w:date="2020-10-13T18:55:00Z">
        <w:r w:rsidR="007C40BC">
          <w:rPr>
            <w:sz w:val="22"/>
            <w:szCs w:val="22"/>
          </w:rPr>
          <w:t xml:space="preserve"> (red)</w:t>
        </w:r>
      </w:ins>
      <w:ins w:id="100" w:author="Norman Packard" w:date="2020-10-13T18:54:00Z">
        <w:r w:rsidR="007C40BC">
          <w:rPr>
            <w:sz w:val="22"/>
            <w:szCs w:val="22"/>
          </w:rPr>
          <w:t>, and deaths (black, scale on right)</w:t>
        </w:r>
      </w:ins>
      <w:r w:rsidR="00B07D82">
        <w:rPr>
          <w:sz w:val="22"/>
          <w:szCs w:val="22"/>
        </w:rPr>
        <w:t>,</w:t>
      </w:r>
      <w:r>
        <w:rPr>
          <w:sz w:val="22"/>
          <w:szCs w:val="22"/>
        </w:rPr>
        <w:t xml:space="preserve"> for the </w:t>
      </w:r>
      <w:ins w:id="101" w:author="Norman Packard" w:date="2020-10-13T18:55:00Z">
        <w:r w:rsidR="007C40BC">
          <w:rPr>
            <w:sz w:val="22"/>
            <w:szCs w:val="22"/>
          </w:rPr>
          <w:t>6</w:t>
        </w:r>
      </w:ins>
      <w:del w:id="102" w:author="Norman Packard" w:date="2020-10-13T18:55:00Z">
        <w:r w:rsidDel="007C40BC">
          <w:rPr>
            <w:sz w:val="22"/>
            <w:szCs w:val="22"/>
          </w:rPr>
          <w:delText>5</w:delText>
        </w:r>
      </w:del>
      <w:r w:rsidR="00B07D82">
        <w:rPr>
          <w:sz w:val="22"/>
          <w:szCs w:val="22"/>
        </w:rPr>
        <w:t>7</w:t>
      </w:r>
      <w:r>
        <w:rPr>
          <w:sz w:val="22"/>
          <w:szCs w:val="22"/>
        </w:rPr>
        <w:t xml:space="preserve"> countries with response profiles </w:t>
      </w:r>
      <w:commentRangeStart w:id="103"/>
      <w:r>
        <w:rPr>
          <w:sz w:val="22"/>
          <w:szCs w:val="22"/>
        </w:rPr>
        <w:t>lasting over 160 days, minimum total deaths of 200 and minimum daily death rates of 0.5 ppm</w:t>
      </w:r>
      <w:commentRangeEnd w:id="103"/>
      <w:r w:rsidR="007C40BC">
        <w:rPr>
          <w:rStyle w:val="CommentReference"/>
        </w:rPr>
        <w:commentReference w:id="103"/>
      </w:r>
      <w:r>
        <w:rPr>
          <w:sz w:val="22"/>
          <w:szCs w:val="22"/>
        </w:rPr>
        <w:t xml:space="preserve">. </w:t>
      </w:r>
      <w:ins w:id="104" w:author="Norman Packard" w:date="2020-10-13T18:56:00Z">
        <w:r w:rsidR="007C40BC">
          <w:rPr>
            <w:sz w:val="22"/>
            <w:szCs w:val="22"/>
          </w:rPr>
          <w:t xml:space="preserve">The country profiles </w:t>
        </w:r>
      </w:ins>
      <w:ins w:id="105" w:author="Norman Packard" w:date="2020-10-13T22:53:00Z">
        <w:r w:rsidR="00DD1954">
          <w:rPr>
            <w:b/>
            <w:bCs/>
            <w:sz w:val="22"/>
            <w:szCs w:val="22"/>
          </w:rPr>
          <w:t xml:space="preserve">A-D </w:t>
        </w:r>
      </w:ins>
      <w:ins w:id="106" w:author="Norman Packard" w:date="2020-10-13T18:56:00Z">
        <w:r w:rsidR="007C40BC">
          <w:rPr>
            <w:sz w:val="22"/>
            <w:szCs w:val="22"/>
          </w:rPr>
          <w:t>are grouped according to the consensus clustering described in the text</w:t>
        </w:r>
      </w:ins>
      <w:del w:id="107" w:author="Norman Packard" w:date="2020-10-13T18:56:00Z">
        <w:r w:rsidRPr="00CA24E5" w:rsidDel="007C40BC">
          <w:rPr>
            <w:b/>
            <w:bCs/>
            <w:sz w:val="22"/>
            <w:szCs w:val="22"/>
          </w:rPr>
          <w:delText>A</w:delText>
        </w:r>
        <w:r w:rsidR="00B07D82" w:rsidDel="007C40BC">
          <w:rPr>
            <w:b/>
            <w:bCs/>
            <w:sz w:val="22"/>
            <w:szCs w:val="22"/>
          </w:rPr>
          <w:delText>-C</w:delText>
        </w:r>
      </w:del>
      <w:r w:rsidRPr="00CA24E5">
        <w:rPr>
          <w:b/>
          <w:bCs/>
          <w:sz w:val="22"/>
          <w:szCs w:val="22"/>
        </w:rPr>
        <w:t>.</w:t>
      </w:r>
      <w:r>
        <w:rPr>
          <w:sz w:val="22"/>
          <w:szCs w:val="22"/>
        </w:rPr>
        <w:t xml:space="preserve"> </w:t>
      </w:r>
      <w:del w:id="108" w:author="Norman Packard" w:date="2020-10-13T18:57:00Z">
        <w:r w:rsidR="00F1292F" w:rsidDel="007C40BC">
          <w:rPr>
            <w:sz w:val="22"/>
            <w:szCs w:val="22"/>
          </w:rPr>
          <w:delText>The red, green and blue colo</w:delText>
        </w:r>
        <w:r w:rsidR="009C74B5" w:rsidDel="007C40BC">
          <w:rPr>
            <w:sz w:val="22"/>
            <w:szCs w:val="22"/>
          </w:rPr>
          <w:delText>u</w:delText>
        </w:r>
        <w:r w:rsidR="00F1292F" w:rsidDel="007C40BC">
          <w:rPr>
            <w:sz w:val="22"/>
            <w:szCs w:val="22"/>
          </w:rPr>
          <w:delText>rs of A-C respectively correspond to the membership of clusters described in figure 3.</w:delText>
        </w:r>
      </w:del>
      <w:ins w:id="109" w:author="Norman Packard" w:date="2020-10-13T22:53:00Z">
        <w:r w:rsidR="00DD1954">
          <w:rPr>
            <w:sz w:val="22"/>
            <w:szCs w:val="22"/>
          </w:rPr>
          <w:t xml:space="preserve">Two </w:t>
        </w:r>
        <w:proofErr w:type="gramStart"/>
        <w:r w:rsidR="00DD1954">
          <w:rPr>
            <w:sz w:val="22"/>
            <w:szCs w:val="22"/>
          </w:rPr>
          <w:t xml:space="preserve">countries,  </w:t>
        </w:r>
      </w:ins>
      <w:ins w:id="110" w:author="Norman Packard" w:date="2020-10-13T22:55:00Z">
        <w:r w:rsidR="00DD1954">
          <w:t>Afghanistan</w:t>
        </w:r>
        <w:proofErr w:type="gramEnd"/>
        <w:r w:rsidR="00DD1954">
          <w:t xml:space="preserve"> and </w:t>
        </w:r>
        <w:r w:rsidR="00DD1954">
          <w:t>Kyrgyzstan</w:t>
        </w:r>
        <w:r w:rsidR="00DD1954">
          <w:t>,</w:t>
        </w:r>
        <w:r w:rsidR="00DD1954">
          <w:rPr>
            <w:lang w:val="en-US"/>
          </w:rPr>
          <w:t xml:space="preserve"> </w:t>
        </w:r>
      </w:ins>
      <w:ins w:id="111" w:author="Norman Packard" w:date="2020-10-13T22:53:00Z">
        <w:r w:rsidR="00DD1954">
          <w:rPr>
            <w:sz w:val="22"/>
            <w:szCs w:val="22"/>
          </w:rPr>
          <w:t xml:space="preserve">remained </w:t>
        </w:r>
        <w:proofErr w:type="spellStart"/>
        <w:r w:rsidR="00DD1954">
          <w:rPr>
            <w:sz w:val="22"/>
            <w:szCs w:val="22"/>
          </w:rPr>
          <w:t>unclustered</w:t>
        </w:r>
        <w:proofErr w:type="spellEnd"/>
        <w:r w:rsidR="00DD1954">
          <w:rPr>
            <w:sz w:val="22"/>
            <w:szCs w:val="22"/>
          </w:rPr>
          <w:t>.</w:t>
        </w:r>
      </w:ins>
    </w:p>
    <w:p w14:paraId="64211EC7" w14:textId="7939C646" w:rsidR="00FA1A84" w:rsidDel="007E53A8" w:rsidRDefault="00AD48E8" w:rsidP="00582E88">
      <w:pPr>
        <w:jc w:val="both"/>
        <w:rPr>
          <w:del w:id="112" w:author="Norman Packard" w:date="2020-10-13T14:28:00Z"/>
          <w:rFonts w:ascii="Times New Roman" w:eastAsia="Times New Roman" w:hAnsi="Times New Roman" w:cs="Times New Roman"/>
          <w:lang w:val="en-US" w:eastAsia="ja-JP"/>
        </w:rPr>
      </w:pPr>
      <w:del w:id="113" w:author="Norman Packard" w:date="2020-10-11T19:17:00Z">
        <w:r w:rsidDel="00AD48E8">
          <w:rPr>
            <w:noProof/>
            <w:sz w:val="22"/>
            <w:szCs w:val="22"/>
          </w:rPr>
          <w:drawing>
            <wp:anchor distT="0" distB="0" distL="114300" distR="114300" simplePos="0" relativeHeight="251662336" behindDoc="0" locked="0" layoutInCell="1" allowOverlap="1" wp14:anchorId="52A9C47E" wp14:editId="589E339A">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28"/>
                      <a:srcRect l="6367" t="8804" r="5940" b="5299"/>
                      <a:stretch/>
                    </pic:blipFill>
                    <pic:spPr>
                      <a:xfrm>
                        <a:off x="0" y="0"/>
                        <a:ext cx="1384300" cy="1350645"/>
                      </a:xfrm>
                      <a:prstGeom prst="rect">
                        <a:avLst/>
                      </a:prstGeom>
                    </pic:spPr>
                  </pic:pic>
                </a:graphicData>
              </a:graphic>
            </wp:anchor>
          </w:drawing>
        </w:r>
      </w:del>
      <w:del w:id="114" w:author="Norman Packard" w:date="2020-10-13T14:28:00Z">
        <w:r w:rsidDel="007E53A8">
          <w:rPr>
            <w:noProof/>
            <w:sz w:val="22"/>
            <w:szCs w:val="22"/>
          </w:rPr>
          <mc:AlternateContent>
            <mc:Choice Requires="wps">
              <w:drawing>
                <wp:anchor distT="0" distB="0" distL="114300" distR="114300" simplePos="0" relativeHeight="251664384" behindDoc="0" locked="0" layoutInCell="1" allowOverlap="1" wp14:anchorId="3DD7F54F" wp14:editId="1F374971">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115" w:author="Norman Packard" w:date="2020-10-11T19:15:00Z">
                                <w:r w:rsidDel="00AD48E8">
                                  <w:rPr>
                                    <w:rFonts w:hAnsi="Calibri"/>
                                    <w:color w:val="000000" w:themeColor="text1"/>
                                    <w:kern w:val="24"/>
                                    <w:sz w:val="36"/>
                                    <w:szCs w:val="36"/>
                                  </w:rPr>
                                  <w:delText>D</w:delText>
                                </w:r>
                              </w:del>
                              <w:ins w:id="116"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42"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ILbzZ2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117" w:author="Norman Packard" w:date="2020-10-11T19:15:00Z">
                          <w:r w:rsidDel="00AD48E8">
                            <w:rPr>
                              <w:rFonts w:hAnsi="Calibri"/>
                              <w:color w:val="000000" w:themeColor="text1"/>
                              <w:kern w:val="24"/>
                              <w:sz w:val="36"/>
                              <w:szCs w:val="36"/>
                            </w:rPr>
                            <w:delText>D</w:delText>
                          </w:r>
                        </w:del>
                        <w:ins w:id="118" w:author="Norman Packard" w:date="2020-10-11T19:15:00Z">
                          <w:r w:rsidR="00AD48E8">
                            <w:rPr>
                              <w:rFonts w:hAnsi="Calibri"/>
                              <w:color w:val="000000" w:themeColor="text1"/>
                              <w:kern w:val="24"/>
                              <w:sz w:val="36"/>
                              <w:szCs w:val="36"/>
                            </w:rPr>
                            <w:t>B</w:t>
                          </w:r>
                        </w:ins>
                      </w:p>
                    </w:txbxContent>
                  </v:textbox>
                  <w10:wrap type="topAndBottom"/>
                </v:shape>
              </w:pict>
            </mc:Fallback>
          </mc:AlternateContent>
        </w:r>
      </w:del>
      <w:del w:id="119" w:author="Norman Packard" w:date="2020-10-11T19:12:00Z">
        <w:r w:rsidDel="00AD48E8">
          <w:rPr>
            <w:noProof/>
            <w:sz w:val="22"/>
            <w:szCs w:val="22"/>
          </w:rPr>
          <w:drawing>
            <wp:anchor distT="0" distB="0" distL="114300" distR="114300" simplePos="0" relativeHeight="251663360" behindDoc="0" locked="0" layoutInCell="1" allowOverlap="1" wp14:anchorId="60814FF2" wp14:editId="1EC75BF9">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120" w:author="Norman Packard" w:date="2020-10-13T14:28:00Z">
        <w:r w:rsidDel="007E53A8">
          <w:rPr>
            <w:noProof/>
            <w:sz w:val="22"/>
            <w:szCs w:val="22"/>
          </w:rPr>
          <mc:AlternateContent>
            <mc:Choice Requires="wps">
              <w:drawing>
                <wp:anchor distT="0" distB="0" distL="114300" distR="114300" simplePos="0" relativeHeight="251665408" behindDoc="0" locked="0" layoutInCell="1" allowOverlap="1" wp14:anchorId="2B9F2BE2" wp14:editId="708FBC2D">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121" w:author="Norman Packard" w:date="2020-10-11T19:15:00Z">
                                <w:r>
                                  <w:rPr>
                                    <w:rFonts w:hAnsi="Calibri"/>
                                    <w:color w:val="000000" w:themeColor="text1"/>
                                    <w:kern w:val="24"/>
                                    <w:sz w:val="36"/>
                                    <w:szCs w:val="36"/>
                                  </w:rPr>
                                  <w:t>A</w:t>
                                </w:r>
                              </w:ins>
                              <w:del w:id="122"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43"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" filled="f" stroked="f">
                  <v:textbox style="mso-fit-shape-to-text:t">
                    <w:txbxContent>
                      <w:p w14:paraId="24479917" w14:textId="62BDA22D" w:rsidR="005724B5" w:rsidRDefault="00AD48E8" w:rsidP="00B07D82">
                        <w:ins w:id="123" w:author="Norman Packard" w:date="2020-10-11T19:15:00Z">
                          <w:r>
                            <w:rPr>
                              <w:rFonts w:hAnsi="Calibri"/>
                              <w:color w:val="000000" w:themeColor="text1"/>
                              <w:kern w:val="24"/>
                              <w:sz w:val="36"/>
                              <w:szCs w:val="36"/>
                            </w:rPr>
                            <w:t>A</w:t>
                          </w:r>
                        </w:ins>
                        <w:del w:id="124"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del>
    </w:p>
    <w:p w14:paraId="60679405" w14:textId="77777777" w:rsidR="007E53A8" w:rsidRDefault="007E53A8" w:rsidP="00582E88">
      <w:pPr>
        <w:jc w:val="both"/>
        <w:rPr>
          <w:ins w:id="125" w:author="Norman Packard" w:date="2020-10-13T14:28:00Z"/>
          <w:sz w:val="22"/>
          <w:szCs w:val="22"/>
        </w:rPr>
      </w:pPr>
    </w:p>
    <w:p w14:paraId="48693BF9" w14:textId="4A5143B1" w:rsidR="0020070B" w:rsidRPr="0020070B" w:rsidDel="007E53A8" w:rsidRDefault="0020070B" w:rsidP="00582E88">
      <w:pPr>
        <w:jc w:val="both"/>
        <w:rPr>
          <w:del w:id="126" w:author="Norman Packard" w:date="2020-10-13T14:28:00Z"/>
          <w:bCs/>
          <w:sz w:val="22"/>
          <w:szCs w:val="22"/>
          <w:rPrChange w:id="127" w:author="Norman Packard" w:date="2020-10-11T20:12:00Z">
            <w:rPr>
              <w:del w:id="128" w:author="Norman Packard" w:date="2020-10-13T14:28:00Z"/>
              <w:b/>
              <w:bCs/>
              <w:sz w:val="22"/>
              <w:szCs w:val="22"/>
            </w:rPr>
          </w:rPrChange>
        </w:rPr>
      </w:pPr>
    </w:p>
    <w:p w14:paraId="5AA00535" w14:textId="279CBC6E" w:rsidR="00FA1A84" w:rsidDel="007E53A8" w:rsidRDefault="00FA1A84" w:rsidP="00582E88">
      <w:pPr>
        <w:jc w:val="both"/>
        <w:rPr>
          <w:del w:id="129" w:author="Norman Packard" w:date="2020-10-13T14:28:00Z"/>
          <w:b/>
          <w:bCs/>
          <w:sz w:val="22"/>
          <w:szCs w:val="22"/>
        </w:rPr>
      </w:pPr>
    </w:p>
    <w:p w14:paraId="1398837E" w14:textId="77777777" w:rsidR="0020070B" w:rsidRDefault="0020070B" w:rsidP="00582E88">
      <w:pPr>
        <w:jc w:val="both"/>
        <w:rPr>
          <w:ins w:id="130" w:author="Norman Packard" w:date="2020-10-11T20:07:00Z"/>
          <w:b/>
          <w:bCs/>
          <w:sz w:val="22"/>
          <w:szCs w:val="22"/>
        </w:rPr>
      </w:pPr>
    </w:p>
    <w:p w14:paraId="64748C73" w14:textId="30080289" w:rsidR="00E37314" w:rsidRDefault="007E53A8" w:rsidP="00582E88">
      <w:pPr>
        <w:jc w:val="both"/>
        <w:rPr>
          <w:ins w:id="131" w:author="Norman Packard" w:date="2020-10-13T18:47:00Z"/>
          <w:b/>
          <w:bCs/>
          <w:sz w:val="22"/>
          <w:szCs w:val="22"/>
        </w:rPr>
      </w:pPr>
      <w:ins w:id="132" w:author="Norman Packard" w:date="2020-10-13T14:33:00Z">
        <w:r w:rsidRPr="007E53A8">
          <w:rPr>
            <w:b/>
            <w:bCs/>
            <w:sz w:val="22"/>
            <w:szCs w:val="22"/>
          </w:rPr>
          <w:t xml:space="preserve"> </w:t>
        </w:r>
      </w:ins>
    </w:p>
    <w:p w14:paraId="503570B6" w14:textId="6D5F36C0" w:rsidR="00E37314" w:rsidRDefault="00E37314" w:rsidP="00582E88">
      <w:pPr>
        <w:jc w:val="both"/>
        <w:rPr>
          <w:ins w:id="133" w:author="Norman Packard" w:date="2020-10-13T18:47:00Z"/>
          <w:b/>
          <w:bCs/>
          <w:sz w:val="22"/>
          <w:szCs w:val="22"/>
        </w:rPr>
      </w:pPr>
    </w:p>
    <w:p w14:paraId="692F30C1" w14:textId="4EB2A6DC" w:rsidR="00E37314" w:rsidRDefault="00DD1954" w:rsidP="00582E88">
      <w:pPr>
        <w:jc w:val="both"/>
        <w:rPr>
          <w:ins w:id="134" w:author="Norman Packard" w:date="2020-10-13T18:47:00Z"/>
          <w:b/>
          <w:bCs/>
          <w:sz w:val="22"/>
          <w:szCs w:val="22"/>
        </w:rPr>
      </w:pPr>
      <w:ins w:id="135" w:author="Norman Packard" w:date="2020-10-13T17:28:00Z">
        <w:r w:rsidRPr="00393BAE">
          <w:rPr>
            <w:b/>
            <w:bCs/>
            <w:sz w:val="22"/>
            <w:szCs w:val="22"/>
          </w:rPr>
          <w:lastRenderedPageBreak/>
          <mc:AlternateContent>
            <mc:Choice Requires="wpg">
              <w:drawing>
                <wp:anchor distT="0" distB="0" distL="114300" distR="114300" simplePos="0" relativeHeight="251667456" behindDoc="0" locked="0" layoutInCell="1" allowOverlap="1" wp14:anchorId="25CB3808" wp14:editId="773A2763">
                  <wp:simplePos x="0" y="0"/>
                  <wp:positionH relativeFrom="column">
                    <wp:posOffset>-149361</wp:posOffset>
                  </wp:positionH>
                  <wp:positionV relativeFrom="paragraph">
                    <wp:posOffset>180007</wp:posOffset>
                  </wp:positionV>
                  <wp:extent cx="6199908" cy="4833758"/>
                  <wp:effectExtent l="0" t="0" r="0" b="5080"/>
                  <wp:wrapTopAndBottom/>
                  <wp:docPr id="100" name="Group 17"/>
                  <wp:cNvGraphicFramePr xmlns:a="http://schemas.openxmlformats.org/drawingml/2006/main"/>
                  <a:graphic xmlns:a="http://schemas.openxmlformats.org/drawingml/2006/main">
                    <a:graphicData uri="http://schemas.microsoft.com/office/word/2010/wordprocessingGroup">
                      <wpg:wgp>
                        <wpg:cNvGrpSpPr/>
                        <wpg:grpSpPr>
                          <a:xfrm>
                            <a:off x="0" y="0"/>
                            <a:ext cx="6199908" cy="4833758"/>
                            <a:chOff x="0" y="0"/>
                            <a:chExt cx="6199908" cy="4833758"/>
                          </a:xfrm>
                        </wpg:grpSpPr>
                        <wps:wsp>
                          <wps:cNvPr id="101" name="TextBox 10"/>
                          <wps:cNvSpPr txBox="1"/>
                          <wps:spPr>
                            <a:xfrm>
                              <a:off x="0" y="505707"/>
                              <a:ext cx="226695" cy="276999"/>
                            </a:xfrm>
                            <a:prstGeom prst="rect">
                              <a:avLst/>
                            </a:prstGeom>
                            <a:noFill/>
                          </wps:spPr>
                          <wps:txbx>
                            <w:txbxContent>
                              <w:p w14:paraId="6B3EA273" w14:textId="77777777" w:rsidR="00393BAE" w:rsidRDefault="00393BAE" w:rsidP="00393BAE">
                                <w:r>
                                  <w:rPr>
                                    <w:rFonts w:ascii="Calibri" w:eastAsia="Calibri" w:hAnsi="Calibri"/>
                                    <w:b/>
                                    <w:bCs/>
                                    <w:color w:val="000000" w:themeColor="text1"/>
                                    <w:kern w:val="24"/>
                                  </w:rPr>
                                  <w:t>A</w:t>
                                </w:r>
                              </w:p>
                            </w:txbxContent>
                          </wps:txbx>
                          <wps:bodyPr wrap="square" rtlCol="0">
                            <a:spAutoFit/>
                          </wps:bodyPr>
                        </wps:wsp>
                        <pic:pic xmlns:pic="http://schemas.openxmlformats.org/drawingml/2006/picture">
                          <pic:nvPicPr>
                            <pic:cNvPr id="102" name="Picture 102" descr="A close up of a window&#10;&#10;Description automatically generated"/>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8260" y="0"/>
                              <a:ext cx="4050665" cy="1325880"/>
                            </a:xfrm>
                            <a:prstGeom prst="rect">
                              <a:avLst/>
                            </a:prstGeom>
                            <a:noFill/>
                            <a:ln>
                              <a:noFill/>
                            </a:ln>
                          </pic:spPr>
                        </pic:pic>
                        <wps:wsp>
                          <wps:cNvPr id="103" name="TextBox 10"/>
                          <wps:cNvSpPr txBox="1"/>
                          <wps:spPr>
                            <a:xfrm>
                              <a:off x="4569257" y="505706"/>
                              <a:ext cx="226695" cy="276999"/>
                            </a:xfrm>
                            <a:prstGeom prst="rect">
                              <a:avLst/>
                            </a:prstGeom>
                            <a:noFill/>
                          </wps:spPr>
                          <wps:txbx>
                            <w:txbxContent>
                              <w:p w14:paraId="5CEAF96E" w14:textId="77777777" w:rsidR="00393BAE" w:rsidRDefault="00393BAE" w:rsidP="00393BAE">
                                <w:r>
                                  <w:rPr>
                                    <w:rFonts w:ascii="Calibri" w:eastAsia="Calibri" w:hAnsi="Calibri"/>
                                    <w:b/>
                                    <w:bCs/>
                                    <w:color w:val="000000" w:themeColor="text1"/>
                                    <w:kern w:val="24"/>
                                  </w:rPr>
                                  <w:t>B</w:t>
                                </w:r>
                              </w:p>
                            </w:txbxContent>
                          </wps:txbx>
                          <wps:bodyPr wrap="square" rtlCol="0">
                            <a:spAutoFit/>
                          </wps:bodyPr>
                        </wps:wsp>
                        <wps:wsp>
                          <wps:cNvPr id="104" name="TextBox 10"/>
                          <wps:cNvSpPr txBox="1"/>
                          <wps:spPr>
                            <a:xfrm>
                              <a:off x="0" y="1465783"/>
                              <a:ext cx="226695" cy="276999"/>
                            </a:xfrm>
                            <a:prstGeom prst="rect">
                              <a:avLst/>
                            </a:prstGeom>
                            <a:noFill/>
                          </wps:spPr>
                          <wps:txbx>
                            <w:txbxContent>
                              <w:p w14:paraId="3D6FE147" w14:textId="77777777" w:rsidR="00393BAE" w:rsidRDefault="00393BAE" w:rsidP="00393BAE">
                                <w:r>
                                  <w:rPr>
                                    <w:rFonts w:ascii="Calibri" w:eastAsia="Calibri" w:hAnsi="Calibri"/>
                                    <w:b/>
                                    <w:bCs/>
                                    <w:color w:val="000000" w:themeColor="text1"/>
                                    <w:kern w:val="24"/>
                                  </w:rPr>
                                  <w:t>C</w:t>
                                </w:r>
                              </w:p>
                            </w:txbxContent>
                          </wps:txbx>
                          <wps:bodyPr wrap="square" rtlCol="0">
                            <a:spAutoFit/>
                          </wps:bodyPr>
                        </wps:wsp>
                        <pic:pic xmlns:pic="http://schemas.openxmlformats.org/drawingml/2006/picture">
                          <pic:nvPicPr>
                            <pic:cNvPr id="105" name="Picture 1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88260" y="1421220"/>
                              <a:ext cx="5911646"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8260" y="2544022"/>
                              <a:ext cx="5911647"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8260" y="3666824"/>
                              <a:ext cx="5911648" cy="11669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pic:cNvPicPr>
                              <a:picLocks noChangeAspect="1"/>
                            </pic:cNvPicPr>
                          </pic:nvPicPr>
                          <pic:blipFill>
                            <a:blip r:embed="rId34"/>
                            <a:stretch>
                              <a:fillRect/>
                            </a:stretch>
                          </pic:blipFill>
                          <pic:spPr>
                            <a:xfrm>
                              <a:off x="4795952" y="0"/>
                              <a:ext cx="1403955" cy="1382763"/>
                            </a:xfrm>
                            <a:prstGeom prst="rect">
                              <a:avLst/>
                            </a:prstGeom>
                          </pic:spPr>
                        </pic:pic>
                      </wpg:wgp>
                    </a:graphicData>
                  </a:graphic>
                </wp:anchor>
              </w:drawing>
            </mc:Choice>
            <mc:Fallback>
              <w:pict>
                <v:group w14:anchorId="25CB3808" id="Group 17" o:spid="_x0000_s1044" style="position:absolute;left:0;text-align:left;margin-left:-11.75pt;margin-top:14.15pt;width:488.2pt;height:380.6pt;z-index:251667456" coordsize="61999,48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">
                  <v:shape id="_x0000_s1045" type="#_x0000_t202" style="position:absolute;top:50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6B3EA273" w14:textId="77777777" w:rsidR="00393BAE" w:rsidRDefault="00393BAE" w:rsidP="00393BAE">
                          <w:r>
                            <w:rPr>
                              <w:rFonts w:ascii="Calibri" w:eastAsia="Calibri" w:hAnsi="Calibri"/>
                              <w:b/>
                              <w:bCs/>
                              <w:color w:val="000000" w:themeColor="text1"/>
                              <w:kern w:val="24"/>
                            </w:rPr>
                            <w:t>A</w:t>
                          </w:r>
                        </w:p>
                      </w:txbxContent>
                    </v:textbox>
                  </v:shape>
                  <v:shape id="Picture 102" o:spid="_x0000_s1046" type="#_x0000_t75" alt="A close up of a window&#10;&#10;Description automatically generated" style="position:absolute;left:2882;width:40507;height:13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">
                    <v:imagedata r:id="rId35" o:title="A close up of a window&#10;&#10;Description automatically generated"/>
                  </v:shape>
                  <v:shape id="_x0000_s1047" type="#_x0000_t202" style="position:absolute;left:45692;top:5057;width:2267;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5CEAF96E" w14:textId="77777777" w:rsidR="00393BAE" w:rsidRDefault="00393BAE" w:rsidP="00393BAE">
                          <w:r>
                            <w:rPr>
                              <w:rFonts w:ascii="Calibri" w:eastAsia="Calibri" w:hAnsi="Calibri"/>
                              <w:b/>
                              <w:bCs/>
                              <w:color w:val="000000" w:themeColor="text1"/>
                              <w:kern w:val="24"/>
                            </w:rPr>
                            <w:t>B</w:t>
                          </w:r>
                        </w:p>
                      </w:txbxContent>
                    </v:textbox>
                  </v:shape>
                  <v:shape id="_x0000_s1048" type="#_x0000_t202" style="position:absolute;top:146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3D6FE147" w14:textId="77777777" w:rsidR="00393BAE" w:rsidRDefault="00393BAE" w:rsidP="00393BAE">
                          <w:r>
                            <w:rPr>
                              <w:rFonts w:ascii="Calibri" w:eastAsia="Calibri" w:hAnsi="Calibri"/>
                              <w:b/>
                              <w:bCs/>
                              <w:color w:val="000000" w:themeColor="text1"/>
                              <w:kern w:val="24"/>
                            </w:rPr>
                            <w:t>C</w:t>
                          </w:r>
                        </w:p>
                      </w:txbxContent>
                    </v:textbox>
                  </v:shape>
                  <v:shape id="Picture 105" o:spid="_x0000_s1049" type="#_x0000_t75" style="position:absolute;left:2882;top:14212;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">
                    <v:imagedata r:id="rId36" o:title=""/>
                  </v:shape>
                  <v:shape id="Picture 106" o:spid="_x0000_s1050" type="#_x0000_t75" style="position:absolute;left:2882;top:25440;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">
                    <v:imagedata r:id="rId37" o:title=""/>
                  </v:shape>
                  <v:shape id="Picture 107" o:spid="_x0000_s1051" type="#_x0000_t75" style="position:absolute;left:2882;top:36668;width:59117;height:11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">
                    <v:imagedata r:id="rId38" o:title=""/>
                  </v:shape>
                  <v:shape id="Picture 108" o:spid="_x0000_s1052" type="#_x0000_t75" style="position:absolute;left:47959;width:14040;height:13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">
                    <v:imagedata r:id="rId39" o:title=""/>
                  </v:shape>
                  <w10:wrap type="topAndBottom"/>
                </v:group>
              </w:pict>
            </mc:Fallback>
          </mc:AlternateContent>
        </w:r>
      </w:ins>
    </w:p>
    <w:p w14:paraId="6BF5A255" w14:textId="77777777" w:rsidR="00E37314" w:rsidRDefault="00E37314" w:rsidP="00582E88">
      <w:pPr>
        <w:jc w:val="both"/>
        <w:rPr>
          <w:ins w:id="136" w:author="Norman Packard" w:date="2020-10-13T14:26:00Z"/>
          <w:b/>
          <w:bCs/>
          <w:sz w:val="22"/>
          <w:szCs w:val="22"/>
        </w:rPr>
      </w:pPr>
    </w:p>
    <w:p w14:paraId="73FBFCC8" w14:textId="1E338440" w:rsidR="007E53A8" w:rsidRDefault="007E53A8" w:rsidP="00582E88">
      <w:pPr>
        <w:jc w:val="both"/>
        <w:rPr>
          <w:ins w:id="137" w:author="Norman Packard" w:date="2020-10-13T14:26:00Z"/>
          <w:b/>
          <w:bCs/>
          <w:sz w:val="22"/>
          <w:szCs w:val="22"/>
        </w:rPr>
      </w:pPr>
    </w:p>
    <w:p w14:paraId="34AB8BBD" w14:textId="41C0EED4" w:rsidR="00BF7F02" w:rsidRDefault="00FA1A84" w:rsidP="00582E88">
      <w:pPr>
        <w:jc w:val="both"/>
        <w:rPr>
          <w:ins w:id="138" w:author="Norman Packard" w:date="2020-10-13T16:52:00Z"/>
          <w:sz w:val="22"/>
          <w:szCs w:val="22"/>
        </w:rPr>
      </w:pPr>
      <w:r w:rsidRPr="00B05583">
        <w:rPr>
          <w:b/>
          <w:bCs/>
          <w:sz w:val="22"/>
          <w:szCs w:val="22"/>
        </w:rPr>
        <w:t>Fig</w:t>
      </w:r>
      <w:ins w:id="139" w:author="Norman Packard" w:date="2020-10-13T16:53:00Z">
        <w:r w:rsidR="00BF7F02">
          <w:rPr>
            <w:b/>
            <w:bCs/>
            <w:sz w:val="22"/>
            <w:szCs w:val="22"/>
          </w:rPr>
          <w:t xml:space="preserve">ure </w:t>
        </w:r>
      </w:ins>
      <w:del w:id="140" w:author="Norman Packard" w:date="2020-10-13T16:53:00Z">
        <w:r w:rsidRPr="00B05583" w:rsidDel="00BF7F02">
          <w:rPr>
            <w:b/>
            <w:bCs/>
            <w:sz w:val="22"/>
            <w:szCs w:val="22"/>
          </w:rPr>
          <w:delText>.</w:delText>
        </w:r>
      </w:del>
      <w:r>
        <w:rPr>
          <w:b/>
          <w:bCs/>
          <w:sz w:val="22"/>
          <w:szCs w:val="22"/>
        </w:rPr>
        <w:t xml:space="preserve">3 </w:t>
      </w:r>
      <w:del w:id="14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142" w:author="Norman Packard" w:date="2020-10-11T20:14:00Z">
        <w:r w:rsidR="0020070B">
          <w:rPr>
            <w:sz w:val="22"/>
            <w:szCs w:val="22"/>
          </w:rPr>
          <w:t xml:space="preserve">first </w:t>
        </w:r>
      </w:ins>
      <w:r>
        <w:rPr>
          <w:sz w:val="22"/>
          <w:szCs w:val="22"/>
        </w:rPr>
        <w:t xml:space="preserve">projecting the data onto </w:t>
      </w:r>
      <w:del w:id="143" w:author="Norman Packard" w:date="2020-10-13T17:01:00Z">
        <w:r w:rsidDel="00E8656D">
          <w:rPr>
            <w:sz w:val="22"/>
            <w:szCs w:val="22"/>
          </w:rPr>
          <w:delText xml:space="preserve">10 </w:delText>
        </w:r>
      </w:del>
      <w:r w:rsidRPr="00B07D82">
        <w:rPr>
          <w:sz w:val="22"/>
          <w:szCs w:val="22"/>
        </w:rPr>
        <w:t>principal</w:t>
      </w:r>
      <w:r>
        <w:rPr>
          <w:sz w:val="22"/>
          <w:szCs w:val="22"/>
        </w:rPr>
        <w:t xml:space="preserve"> components from the collection of time series for each country</w:t>
      </w:r>
      <w:ins w:id="144" w:author="Norman Packard" w:date="2020-10-13T17:02:00Z">
        <w:r w:rsidR="00E8656D">
          <w:rPr>
            <w:sz w:val="22"/>
            <w:szCs w:val="22"/>
          </w:rPr>
          <w:t>, using FPCA</w:t>
        </w:r>
      </w:ins>
      <w:r w:rsidR="00F1292F">
        <w:rPr>
          <w:sz w:val="22"/>
          <w:szCs w:val="22"/>
        </w:rPr>
        <w:t xml:space="preserve">.  </w:t>
      </w:r>
      <w:ins w:id="145" w:author="Norman Packard" w:date="2020-10-13T17:02:00Z">
        <w:r w:rsidR="00E8656D">
          <w:rPr>
            <w:sz w:val="22"/>
            <w:szCs w:val="22"/>
          </w:rPr>
          <w:t xml:space="preserve">Illustrated are the first </w:t>
        </w:r>
      </w:ins>
      <w:del w:id="146" w:author="Norman Packard" w:date="2020-10-13T17:02:00Z">
        <w:r w:rsidRPr="00B07D82" w:rsidDel="00E8656D">
          <w:rPr>
            <w:sz w:val="22"/>
            <w:szCs w:val="22"/>
          </w:rPr>
          <w:delText>The</w:delText>
        </w:r>
        <w:r w:rsidDel="00E8656D">
          <w:rPr>
            <w:sz w:val="22"/>
            <w:szCs w:val="22"/>
          </w:rPr>
          <w:delText xml:space="preserve"> </w:delText>
        </w:r>
      </w:del>
      <w:r>
        <w:rPr>
          <w:sz w:val="22"/>
          <w:szCs w:val="22"/>
        </w:rPr>
        <w:t xml:space="preserve">10 principal components found </w:t>
      </w:r>
      <w:del w:id="147" w:author="Norman Packard" w:date="2020-10-13T17:03:00Z">
        <w:r w:rsidDel="00E8656D">
          <w:rPr>
            <w:sz w:val="22"/>
            <w:szCs w:val="22"/>
          </w:rPr>
          <w:delText>in the analysis</w:delText>
        </w:r>
        <w:r w:rsidR="00F1292F" w:rsidDel="00E8656D">
          <w:rPr>
            <w:sz w:val="22"/>
            <w:szCs w:val="22"/>
          </w:rPr>
          <w:delText xml:space="preserve"> are shown</w:delText>
        </w:r>
        <w:r w:rsidDel="00E8656D">
          <w:rPr>
            <w:sz w:val="22"/>
            <w:szCs w:val="22"/>
          </w:rPr>
          <w:delText xml:space="preserve"> </w:delText>
        </w:r>
      </w:del>
      <w:r>
        <w:rPr>
          <w:sz w:val="22"/>
          <w:szCs w:val="22"/>
        </w:rPr>
        <w:t>for the deaths (</w:t>
      </w:r>
      <w:del w:id="148" w:author="Norman Packard" w:date="2020-10-13T17:03:00Z">
        <w:r w:rsidDel="00E8656D">
          <w:rPr>
            <w:sz w:val="22"/>
            <w:szCs w:val="22"/>
          </w:rPr>
          <w:delText>in black</w:delText>
        </w:r>
      </w:del>
      <w:ins w:id="149" w:author="Norman Packard" w:date="2020-10-13T17:03:00Z">
        <w:r w:rsidR="00E8656D">
          <w:rPr>
            <w:sz w:val="22"/>
            <w:szCs w:val="22"/>
          </w:rPr>
          <w:t>blue</w:t>
        </w:r>
      </w:ins>
      <w:r>
        <w:rPr>
          <w:sz w:val="22"/>
          <w:szCs w:val="22"/>
        </w:rPr>
        <w:t>)</w:t>
      </w:r>
      <w:ins w:id="150" w:author="Norman Packard" w:date="2020-10-13T17:03:00Z">
        <w:r w:rsidR="00E8656D">
          <w:rPr>
            <w:sz w:val="22"/>
            <w:szCs w:val="22"/>
          </w:rPr>
          <w:t>, cases (green), and test-adjusted cases (orange)</w:t>
        </w:r>
      </w:ins>
      <w:del w:id="151" w:author="Norman Packard" w:date="2020-10-13T17:03:00Z">
        <w:r w:rsidDel="00E8656D">
          <w:rPr>
            <w:sz w:val="22"/>
            <w:szCs w:val="22"/>
          </w:rPr>
          <w:delText xml:space="preserve"> and for various testing corrections to the confirmed case data</w:delText>
        </w:r>
      </w:del>
      <w:r>
        <w:rPr>
          <w:sz w:val="22"/>
          <w:szCs w:val="22"/>
        </w:rPr>
        <w:t>.</w:t>
      </w:r>
      <w:ins w:id="152" w:author="Norman Packard" w:date="2020-10-11T20:15:00Z">
        <w:r w:rsidR="0020070B">
          <w:rPr>
            <w:sz w:val="22"/>
            <w:szCs w:val="22"/>
          </w:rPr>
          <w:t xml:space="preserve">  Note that the first seven princip</w:t>
        </w:r>
      </w:ins>
      <w:ins w:id="153" w:author="Norman Packard" w:date="2020-10-11T20:18:00Z">
        <w:r w:rsidR="005D649F">
          <w:rPr>
            <w:sz w:val="22"/>
            <w:szCs w:val="22"/>
          </w:rPr>
          <w:t>al</w:t>
        </w:r>
      </w:ins>
      <w:ins w:id="154"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w:t>
      </w:r>
      <w:ins w:id="155" w:author="Norman Packard" w:date="2020-10-13T16:48:00Z">
        <w:r w:rsidR="00B907AB">
          <w:rPr>
            <w:sz w:val="22"/>
            <w:szCs w:val="22"/>
          </w:rPr>
          <w:t xml:space="preserve">of test-adjusted cases </w:t>
        </w:r>
      </w:ins>
      <w:r w:rsidR="00F1292F">
        <w:rPr>
          <w:sz w:val="22"/>
          <w:szCs w:val="22"/>
        </w:rPr>
        <w:t xml:space="preserve">are further projected </w:t>
      </w:r>
      <w:del w:id="156" w:author="Norman Packard" w:date="2020-10-13T17:34:00Z">
        <w:r w:rsidR="00F1292F" w:rsidDel="00694679">
          <w:rPr>
            <w:sz w:val="22"/>
            <w:szCs w:val="22"/>
          </w:rPr>
          <w:delText xml:space="preserve">from </w:delText>
        </w:r>
      </w:del>
      <w:del w:id="157" w:author="Norman Packard" w:date="2020-10-13T16:47:00Z">
        <w:r w:rsidR="00F1292F" w:rsidDel="00B907AB">
          <w:rPr>
            <w:sz w:val="22"/>
            <w:szCs w:val="22"/>
          </w:rPr>
          <w:delText>the 10</w:delText>
        </w:r>
      </w:del>
      <w:del w:id="158" w:author="Norman Packard" w:date="2020-10-13T17:34:00Z">
        <w:r w:rsidR="00F1292F" w:rsidDel="00694679">
          <w:rPr>
            <w:sz w:val="22"/>
            <w:szCs w:val="22"/>
          </w:rPr>
          <w:delText xml:space="preserve"> </w:delText>
        </w:r>
      </w:del>
      <w:r w:rsidR="00F1292F">
        <w:rPr>
          <w:sz w:val="22"/>
          <w:szCs w:val="22"/>
        </w:rPr>
        <w:t xml:space="preserve">to a two-dimensional representation using </w:t>
      </w:r>
      <w:proofErr w:type="spellStart"/>
      <w:r w:rsidR="00F1292F">
        <w:rPr>
          <w:i/>
          <w:iCs/>
          <w:sz w:val="22"/>
          <w:szCs w:val="22"/>
        </w:rPr>
        <w:t>umap</w:t>
      </w:r>
      <w:proofErr w:type="spellEnd"/>
      <w:r w:rsidR="00F1292F">
        <w:rPr>
          <w:sz w:val="22"/>
          <w:szCs w:val="22"/>
        </w:rPr>
        <w:t>, a “uniform manifold approximation and projection” algorithm for dimension reduction</w:t>
      </w:r>
      <w:ins w:id="159" w:author="Norman Packard" w:date="2020-10-13T17:34:00Z">
        <w:r w:rsidR="00393BAE">
          <w:rPr>
            <w:sz w:val="22"/>
            <w:szCs w:val="22"/>
          </w:rPr>
          <w:t xml:space="preserve"> </w:t>
        </w:r>
      </w:ins>
      <w:r w:rsidR="00393BAE">
        <w:rPr>
          <w:sz w:val="22"/>
          <w:szCs w:val="22"/>
        </w:rPr>
        <w:fldChar w:fldCharType="begin"/>
      </w:r>
      <w:r w:rsidR="00393BAE">
        <w:rPr>
          <w:sz w:val="22"/>
          <w:szCs w:val="22"/>
        </w:rPr>
        <w:instrText xml:space="preserve"> ADDIN EN.CITE &lt;EndNote&gt;&lt;Cite&gt;&lt;Author&gt;Dorrity&lt;/Author&gt;&lt;Year&gt;2020&lt;/Year&gt;&lt;RecNum&gt;8&lt;/RecNum&gt;&lt;DisplayText&gt;[42]&lt;/DisplayText&gt;&lt;record&gt;&lt;rec-number&gt;8&lt;/rec-number&gt;&lt;foreign-keys&gt;&lt;key app="EN" db-id="dew9xad2o9pv08e5wp3vr2diezd9fwtzv2vp" timestamp="1602635654"&gt;8&lt;/key&gt;&lt;/foreign-keys&gt;&lt;ref-type name="Journal Article"&gt;17&lt;/ref-type&gt;&lt;contributors&gt;&lt;authors&gt;&lt;author&gt;Dorrity, Michael W.&lt;/author&gt;&lt;author&gt;Saunders, Lauren M.&lt;/author&gt;&lt;author&gt;Queitsch, Christine&lt;/author&gt;&lt;author&gt;Fields, Stanley&lt;/author&gt;&lt;author&gt;Trapnell, Cole&lt;/author&gt;&lt;/authors&gt;&lt;/contributors&gt;&lt;titles&gt;&lt;title&gt;Dimensionality reduction by UMAP to visualize physical and genetic interactions&lt;/title&gt;&lt;secondary-title&gt;Nature Communications&lt;/secondary-title&gt;&lt;/titles&gt;&lt;periodical&gt;&lt;full-title&gt;Nature Communications&lt;/full-title&gt;&lt;/periodical&gt;&lt;pages&gt;1537&lt;/pages&gt;&lt;volume&gt;11&lt;/volume&gt;&lt;number&gt;1&lt;/number&gt;&lt;dates&gt;&lt;year&gt;2020&lt;/year&gt;&lt;pub-dates&gt;&lt;date&gt;2020/03/24&lt;/date&gt;&lt;/pub-dates&gt;&lt;/dates&gt;&lt;isbn&gt;2041-1723&lt;/isbn&gt;&lt;urls&gt;&lt;related-urls&gt;&lt;url&gt;https://doi.org/10.1038/s41467-020-15351-4&lt;/url&gt;&lt;/related-urls&gt;&lt;/urls&gt;&lt;electronic-resource-num&gt;10.1038/s41467-020-15351-4&lt;/electronic-resource-num&gt;&lt;/record&gt;&lt;/Cite&gt;&lt;/EndNote&gt;</w:instrText>
      </w:r>
      <w:r w:rsidR="00393BAE">
        <w:rPr>
          <w:sz w:val="22"/>
          <w:szCs w:val="22"/>
        </w:rPr>
        <w:fldChar w:fldCharType="separate"/>
      </w:r>
      <w:r w:rsidR="00393BAE">
        <w:rPr>
          <w:noProof/>
          <w:sz w:val="22"/>
          <w:szCs w:val="22"/>
        </w:rPr>
        <w:t>[42]</w:t>
      </w:r>
      <w:r w:rsidR="00393BAE">
        <w:rPr>
          <w:sz w:val="22"/>
          <w:szCs w:val="22"/>
        </w:rPr>
        <w:fldChar w:fldCharType="end"/>
      </w:r>
      <w:ins w:id="160" w:author="Norman Packard" w:date="2020-10-13T16:48:00Z">
        <w:r w:rsidR="00B907AB">
          <w:rPr>
            <w:sz w:val="22"/>
            <w:szCs w:val="22"/>
          </w:rPr>
          <w:t>, with points colo</w:t>
        </w:r>
      </w:ins>
      <w:ins w:id="161" w:author="Norman Packard" w:date="2020-10-13T18:58:00Z">
        <w:r w:rsidR="007C40BC">
          <w:rPr>
            <w:sz w:val="22"/>
            <w:szCs w:val="22"/>
          </w:rPr>
          <w:t>u</w:t>
        </w:r>
      </w:ins>
      <w:ins w:id="162" w:author="Norman Packard" w:date="2020-10-13T16:48:00Z">
        <w:r w:rsidR="00B907AB">
          <w:rPr>
            <w:sz w:val="22"/>
            <w:szCs w:val="22"/>
          </w:rPr>
          <w:t>red according to the consensus clustering</w:t>
        </w:r>
      </w:ins>
      <w:r w:rsidR="00F1292F">
        <w:rPr>
          <w:sz w:val="22"/>
          <w:szCs w:val="22"/>
        </w:rPr>
        <w:t xml:space="preserve">. </w:t>
      </w:r>
      <w:r w:rsidR="00F1292F">
        <w:rPr>
          <w:b/>
          <w:bCs/>
          <w:sz w:val="22"/>
          <w:szCs w:val="22"/>
        </w:rPr>
        <w:t>C.</w:t>
      </w:r>
      <w:r w:rsidR="00CE2D64">
        <w:rPr>
          <w:sz w:val="22"/>
          <w:szCs w:val="22"/>
        </w:rPr>
        <w:t xml:space="preserve">  Distributional superposition of all country profiles</w:t>
      </w:r>
      <w:ins w:id="163" w:author="Norman Packard" w:date="2020-10-13T23:00:00Z">
        <w:r w:rsidR="00011B1D">
          <w:rPr>
            <w:sz w:val="22"/>
            <w:szCs w:val="22"/>
          </w:rPr>
          <w:t xml:space="preserve"> in each class</w:t>
        </w:r>
      </w:ins>
      <w:r w:rsidR="00CE2D64">
        <w:rPr>
          <w:sz w:val="22"/>
          <w:szCs w:val="22"/>
        </w:rPr>
        <w:t>, with middle deciles colo</w:t>
      </w:r>
      <w:ins w:id="164" w:author="Norman Packard" w:date="2020-10-13T18:58:00Z">
        <w:r w:rsidR="007C40BC">
          <w:rPr>
            <w:sz w:val="22"/>
            <w:szCs w:val="22"/>
          </w:rPr>
          <w:t>u</w:t>
        </w:r>
      </w:ins>
      <w:r w:rsidR="00CE2D64">
        <w:rPr>
          <w:sz w:val="22"/>
          <w:szCs w:val="22"/>
        </w:rPr>
        <w:t>red in red and green, outer deciles colo</w:t>
      </w:r>
      <w:ins w:id="165" w:author="Norman Packard" w:date="2020-10-13T18:58:00Z">
        <w:r w:rsidR="007C40BC">
          <w:rPr>
            <w:sz w:val="22"/>
            <w:szCs w:val="22"/>
          </w:rPr>
          <w:t>u</w:t>
        </w:r>
      </w:ins>
      <w:r w:rsidR="00CE2D64">
        <w:rPr>
          <w:sz w:val="22"/>
          <w:szCs w:val="22"/>
        </w:rPr>
        <w:t xml:space="preserve">red in shades of </w:t>
      </w:r>
      <w:proofErr w:type="spellStart"/>
      <w:r w:rsidR="00CE2D64">
        <w:rPr>
          <w:sz w:val="22"/>
          <w:szCs w:val="22"/>
        </w:rPr>
        <w:t>gray</w:t>
      </w:r>
      <w:proofErr w:type="spellEnd"/>
      <w:ins w:id="166" w:author="Norman Packard" w:date="2020-10-11T20:13:00Z">
        <w:r w:rsidR="0020070B">
          <w:rPr>
            <w:sz w:val="22"/>
            <w:szCs w:val="22"/>
          </w:rPr>
          <w:t xml:space="preserve">, for </w:t>
        </w:r>
      </w:ins>
      <w:ins w:id="167" w:author="Norman Packard" w:date="2020-10-11T20:14:00Z">
        <w:r w:rsidR="0020070B">
          <w:rPr>
            <w:sz w:val="22"/>
            <w:szCs w:val="22"/>
          </w:rPr>
          <w:t>deaths, cases, and test-adjusted cases</w:t>
        </w:r>
      </w:ins>
      <w:ins w:id="168" w:author="Norman Packard" w:date="2020-10-13T17:04:00Z">
        <w:r w:rsidR="00E8656D">
          <w:rPr>
            <w:sz w:val="22"/>
            <w:szCs w:val="22"/>
          </w:rPr>
          <w:t>, shown</w:t>
        </w:r>
      </w:ins>
      <w:ins w:id="169" w:author="Norman Packard" w:date="2020-10-11T22:51:00Z">
        <w:r w:rsidR="0023072A">
          <w:rPr>
            <w:sz w:val="22"/>
            <w:szCs w:val="22"/>
          </w:rPr>
          <w:t xml:space="preserve"> for each class of the</w:t>
        </w:r>
      </w:ins>
      <w:ins w:id="170" w:author="Norman Packard" w:date="2020-10-11T22:52:00Z">
        <w:r w:rsidR="0023072A">
          <w:rPr>
            <w:sz w:val="22"/>
            <w:szCs w:val="22"/>
          </w:rPr>
          <w:t xml:space="preserve"> consensus clustering</w:t>
        </w:r>
      </w:ins>
      <w:ins w:id="171" w:author="Norman Packard" w:date="2020-10-11T20:14:00Z">
        <w:r w:rsidR="0020070B">
          <w:rPr>
            <w:sz w:val="22"/>
            <w:szCs w:val="22"/>
          </w:rPr>
          <w:t>.</w:t>
        </w:r>
      </w:ins>
    </w:p>
    <w:p w14:paraId="4BCF34F4" w14:textId="16974C7D" w:rsidR="00BF7F02" w:rsidRDefault="00BF7F02" w:rsidP="00582E88">
      <w:pPr>
        <w:jc w:val="both"/>
        <w:rPr>
          <w:ins w:id="172" w:author="Norman Packard" w:date="2020-10-13T16:52:00Z"/>
          <w:sz w:val="22"/>
          <w:szCs w:val="22"/>
        </w:rPr>
      </w:pPr>
    </w:p>
    <w:p w14:paraId="1FC5551F" w14:textId="4AB9B377" w:rsidR="00BF7F02" w:rsidRDefault="00BF7F02" w:rsidP="00582E88">
      <w:pPr>
        <w:jc w:val="both"/>
        <w:rPr>
          <w:ins w:id="173" w:author="Norman Packard" w:date="2020-10-13T16:52:00Z"/>
          <w:sz w:val="22"/>
          <w:szCs w:val="22"/>
        </w:rPr>
      </w:pPr>
      <w:ins w:id="174" w:author="Norman Packard" w:date="2020-10-13T16:54:00Z">
        <w:r>
          <w:rPr>
            <w:noProof/>
            <w:sz w:val="22"/>
            <w:szCs w:val="22"/>
          </w:rPr>
          <w:lastRenderedPageBreak/>
          <w:drawing>
            <wp:inline distT="0" distB="0" distL="0" distR="0" wp14:anchorId="5126B2C6" wp14:editId="4BCB2D28">
              <wp:extent cx="5727700" cy="3221355"/>
              <wp:effectExtent l="0" t="0" r="0" b="4445"/>
              <wp:docPr id="90" name="Picture 9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221355"/>
                      </a:xfrm>
                      <a:prstGeom prst="rect">
                        <a:avLst/>
                      </a:prstGeom>
                    </pic:spPr>
                  </pic:pic>
                </a:graphicData>
              </a:graphic>
            </wp:inline>
          </w:drawing>
        </w:r>
      </w:ins>
    </w:p>
    <w:p w14:paraId="01B098F4" w14:textId="40F1BEC7" w:rsidR="00CA24E5" w:rsidRDefault="00BF7F02" w:rsidP="00582E88">
      <w:pPr>
        <w:jc w:val="both"/>
        <w:rPr>
          <w:noProof/>
        </w:rPr>
      </w:pPr>
      <w:ins w:id="175" w:author="Norman Packard" w:date="2020-10-13T16:52:00Z">
        <w:r>
          <w:rPr>
            <w:b/>
            <w:bCs/>
            <w:sz w:val="22"/>
            <w:szCs w:val="22"/>
          </w:rPr>
          <w:t>Figure 4</w:t>
        </w:r>
      </w:ins>
      <w:ins w:id="176" w:author="Norman Packard" w:date="2020-10-13T16:53:00Z">
        <w:r>
          <w:rPr>
            <w:b/>
            <w:bCs/>
            <w:sz w:val="22"/>
            <w:szCs w:val="22"/>
          </w:rPr>
          <w:t xml:space="preserve">.  </w:t>
        </w:r>
        <w:r>
          <w:rPr>
            <w:sz w:val="22"/>
            <w:szCs w:val="22"/>
          </w:rPr>
          <w:t>Countries coloured by the consensus clustering.</w:t>
        </w:r>
      </w:ins>
      <w:ins w:id="177" w:author="Norman Packard" w:date="2020-10-13T22:51:00Z">
        <w:r w:rsidR="00DD1954">
          <w:rPr>
            <w:sz w:val="22"/>
            <w:szCs w:val="22"/>
          </w:rPr>
          <w:t xml:space="preserve">  Countries coloured white did not have enough available data for the clustering process.</w:t>
        </w:r>
      </w:ins>
      <w:ins w:id="178" w:author="Norman Packard" w:date="2020-10-13T23:04:00Z">
        <w:r w:rsidR="00011B1D">
          <w:rPr>
            <w:sz w:val="22"/>
            <w:szCs w:val="22"/>
          </w:rPr>
          <w:t xml:space="preserve"> </w:t>
        </w:r>
        <w:r w:rsidR="00011B1D" w:rsidRPr="00011B1D">
          <w:rPr>
            <w:sz w:val="22"/>
            <w:szCs w:val="22"/>
            <w:highlight w:val="yellow"/>
            <w:rPrChange w:id="179" w:author="Norman Packard" w:date="2020-10-13T23:05:00Z">
              <w:rPr>
                <w:sz w:val="22"/>
                <w:szCs w:val="22"/>
              </w:rPr>
            </w:rPrChange>
          </w:rPr>
          <w:t>Franc</w:t>
        </w:r>
      </w:ins>
      <w:ins w:id="180" w:author="Norman Packard" w:date="2020-10-13T23:05:00Z">
        <w:r w:rsidR="00011B1D" w:rsidRPr="00011B1D">
          <w:rPr>
            <w:sz w:val="22"/>
            <w:szCs w:val="22"/>
            <w:highlight w:val="yellow"/>
            <w:rPrChange w:id="181" w:author="Norman Packard" w:date="2020-10-13T23:05:00Z">
              <w:rPr>
                <w:sz w:val="22"/>
                <w:szCs w:val="22"/>
              </w:rPr>
            </w:rPrChange>
          </w:rPr>
          <w:t>e and UK are missing?</w:t>
        </w:r>
      </w:ins>
      <w:del w:id="182" w:author="Norman Packard" w:date="2020-10-11T20:13:00Z">
        <w:r w:rsidR="00CE2D64" w:rsidDel="0020070B">
          <w:rPr>
            <w:sz w:val="22"/>
            <w:szCs w:val="22"/>
          </w:rPr>
          <w:delText>.</w:delText>
        </w:r>
      </w:del>
      <w:r w:rsidR="00CA24E5">
        <w:rPr>
          <w:noProof/>
        </w:rPr>
        <w:br w:type="page"/>
      </w:r>
    </w:p>
    <w:p w14:paraId="5C540D4D" w14:textId="1D853BA4" w:rsidR="00D5526F" w:rsidRPr="00B05583" w:rsidRDefault="00D5526F" w:rsidP="00B05583">
      <w:pPr>
        <w:jc w:val="both"/>
        <w:rPr>
          <w:sz w:val="22"/>
          <w:szCs w:val="22"/>
        </w:rPr>
      </w:pPr>
    </w:p>
    <w:p w14:paraId="7399EB60" w14:textId="21AABABE"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6138" cy="997723"/>
                          </a:xfrm>
                          <a:prstGeom prst="rect">
                            <a:avLst/>
                          </a:prstGeom>
                        </pic:spPr>
                      </pic:pic>
                    </a:graphicData>
                  </a:graphic>
                </wp:inline>
              </w:drawing>
            </w:r>
          </w:p>
        </w:tc>
      </w:tr>
    </w:tbl>
    <w:p w14:paraId="3080F1D1" w14:textId="2B2238FB" w:rsidR="001508F4" w:rsidRDefault="001508F4" w:rsidP="00D5526F"/>
    <w:p w14:paraId="07D80746" w14:textId="2CAC06B7" w:rsidR="00B907AB" w:rsidRDefault="00B907AB" w:rsidP="00FB389E">
      <w:pPr>
        <w:jc w:val="both"/>
        <w:rPr>
          <w:ins w:id="183" w:author="Norman Packard" w:date="2020-10-13T16:45:00Z"/>
          <w:b/>
          <w:bCs/>
          <w:sz w:val="22"/>
          <w:szCs w:val="22"/>
        </w:rPr>
      </w:pPr>
    </w:p>
    <w:p w14:paraId="6891887E" w14:textId="2BD37034" w:rsidR="00831BED" w:rsidRDefault="000702F7" w:rsidP="00FB389E">
      <w:pPr>
        <w:jc w:val="both"/>
        <w:rPr>
          <w:sz w:val="22"/>
          <w:szCs w:val="22"/>
        </w:rPr>
      </w:pPr>
      <w:r w:rsidRPr="00FB389E">
        <w:rPr>
          <w:b/>
          <w:bCs/>
          <w:sz w:val="22"/>
          <w:szCs w:val="22"/>
        </w:rPr>
        <w:t>Fig</w:t>
      </w:r>
      <w:ins w:id="184" w:author="Norman Packard" w:date="2020-10-13T16:54:00Z">
        <w:r w:rsidR="00BF7F02">
          <w:rPr>
            <w:b/>
            <w:bCs/>
            <w:sz w:val="22"/>
            <w:szCs w:val="22"/>
          </w:rPr>
          <w:t>ure 5.</w:t>
        </w:r>
      </w:ins>
      <w:del w:id="185" w:author="Norman Packard" w:date="2020-10-13T16:54:00Z">
        <w:r w:rsidRPr="00FB389E" w:rsidDel="00BF7F02">
          <w:rPr>
            <w:b/>
            <w:bCs/>
            <w:sz w:val="22"/>
            <w:szCs w:val="22"/>
          </w:rPr>
          <w:delText>.</w:delText>
        </w:r>
      </w:del>
      <w:del w:id="186" w:author="Norman Packard" w:date="2020-10-13T16:49:00Z">
        <w:r w:rsidR="000362AC" w:rsidDel="00B907AB">
          <w:rPr>
            <w:b/>
            <w:bCs/>
            <w:sz w:val="22"/>
            <w:szCs w:val="22"/>
          </w:rPr>
          <w:delText>3</w:delText>
        </w:r>
      </w:del>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22549D9E"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10524" cy="6571853"/>
                    </a:xfrm>
                    <a:prstGeom prst="rect">
                      <a:avLst/>
                    </a:prstGeom>
                  </pic:spPr>
                </pic:pic>
              </a:graphicData>
            </a:graphic>
          </wp:inline>
        </w:drawing>
      </w:r>
    </w:p>
    <w:p w14:paraId="21D736C6" w14:textId="7B6DD180" w:rsidR="001E3962" w:rsidRPr="008E1C44" w:rsidRDefault="00D5526F" w:rsidP="00FE5E9E">
      <w:pPr>
        <w:ind w:left="-709" w:right="-478"/>
        <w:jc w:val="both"/>
        <w:rPr>
          <w:sz w:val="22"/>
          <w:szCs w:val="22"/>
        </w:rPr>
      </w:pPr>
      <w:r w:rsidRPr="0010500C">
        <w:rPr>
          <w:b/>
          <w:bCs/>
          <w:sz w:val="22"/>
          <w:szCs w:val="22"/>
        </w:rPr>
        <w:t>Fig</w:t>
      </w:r>
      <w:ins w:id="187" w:author="Norman Packard" w:date="2020-10-13T16:54:00Z">
        <w:r w:rsidR="00BF7F02">
          <w:rPr>
            <w:b/>
            <w:bCs/>
            <w:sz w:val="22"/>
            <w:szCs w:val="22"/>
          </w:rPr>
          <w:t>ure 6.</w:t>
        </w:r>
      </w:ins>
      <w:del w:id="188" w:author="Norman Packard" w:date="2020-10-13T16:54:00Z">
        <w:r w:rsidRPr="0010500C" w:rsidDel="00BF7F02">
          <w:rPr>
            <w:b/>
            <w:bCs/>
            <w:sz w:val="22"/>
            <w:szCs w:val="22"/>
          </w:rPr>
          <w:delText xml:space="preserve">. </w:delText>
        </w:r>
      </w:del>
      <w:del w:id="189" w:author="Norman Packard" w:date="2020-10-13T16:49:00Z">
        <w:r w:rsidR="000362AC" w:rsidDel="00B907AB">
          <w:rPr>
            <w:b/>
            <w:bCs/>
            <w:sz w:val="22"/>
            <w:szCs w:val="22"/>
          </w:rPr>
          <w:delText>4</w:delText>
        </w:r>
      </w:del>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19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191"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192"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193"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8F236CC" w:rsidR="00BA3A52" w:rsidRDefault="00C35442" w:rsidP="00BA3A52">
      <w:pPr>
        <w:jc w:val="both"/>
        <w:rPr>
          <w:sz w:val="22"/>
          <w:szCs w:val="22"/>
          <w:lang w:val="en-US"/>
        </w:rPr>
      </w:pPr>
      <w:r w:rsidRPr="00AE4C8A">
        <w:rPr>
          <w:b/>
          <w:bCs/>
          <w:sz w:val="22"/>
          <w:szCs w:val="22"/>
        </w:rPr>
        <w:t>Fig</w:t>
      </w:r>
      <w:del w:id="194" w:author="Norman Packard" w:date="2020-10-13T16:54:00Z">
        <w:r w:rsidRPr="00AE4C8A" w:rsidDel="00BF7F02">
          <w:rPr>
            <w:b/>
            <w:bCs/>
            <w:sz w:val="22"/>
            <w:szCs w:val="22"/>
          </w:rPr>
          <w:delText xml:space="preserve">. </w:delText>
        </w:r>
      </w:del>
      <w:del w:id="195" w:author="Norman Packard" w:date="2020-10-13T16:49:00Z">
        <w:r w:rsidR="000362AC" w:rsidDel="00B907AB">
          <w:rPr>
            <w:b/>
            <w:bCs/>
            <w:sz w:val="22"/>
            <w:szCs w:val="22"/>
          </w:rPr>
          <w:delText>5</w:delText>
        </w:r>
      </w:del>
      <w:ins w:id="196" w:author="Norman Packard" w:date="2020-10-13T16:54:00Z">
        <w:r w:rsidR="00BF7F02">
          <w:rPr>
            <w:b/>
            <w:bCs/>
            <w:sz w:val="22"/>
            <w:szCs w:val="22"/>
          </w:rPr>
          <w:t>ure 7</w:t>
        </w:r>
      </w:ins>
      <w:ins w:id="197" w:author="Norman Packard" w:date="2020-10-13T16:55:00Z">
        <w:r w:rsidR="00BF7F02">
          <w:rPr>
            <w:b/>
            <w:bCs/>
            <w:sz w:val="22"/>
            <w:szCs w:val="22"/>
          </w:rPr>
          <w:t>.</w:t>
        </w:r>
      </w:ins>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741545"/>
                    </a:xfrm>
                    <a:prstGeom prst="rect">
                      <a:avLst/>
                    </a:prstGeom>
                  </pic:spPr>
                </pic:pic>
              </a:graphicData>
            </a:graphic>
          </wp:inline>
        </w:drawing>
      </w:r>
    </w:p>
    <w:p w14:paraId="5BE10574" w14:textId="12D50AB7" w:rsidR="001508F4" w:rsidRPr="00AE4C8A" w:rsidRDefault="00DA1594" w:rsidP="00EC1907">
      <w:pPr>
        <w:jc w:val="both"/>
        <w:rPr>
          <w:sz w:val="22"/>
          <w:szCs w:val="22"/>
        </w:rPr>
      </w:pPr>
      <w:r w:rsidRPr="00AE4C8A">
        <w:rPr>
          <w:b/>
          <w:bCs/>
          <w:sz w:val="22"/>
          <w:szCs w:val="22"/>
        </w:rPr>
        <w:t>Fig</w:t>
      </w:r>
      <w:del w:id="198" w:author="Norman Packard" w:date="2020-10-13T16:55:00Z">
        <w:r w:rsidRPr="00AE4C8A" w:rsidDel="00BF7F02">
          <w:rPr>
            <w:b/>
            <w:bCs/>
            <w:sz w:val="22"/>
            <w:szCs w:val="22"/>
          </w:rPr>
          <w:delText xml:space="preserve">. </w:delText>
        </w:r>
      </w:del>
      <w:del w:id="199" w:author="Norman Packard" w:date="2020-10-13T16:49:00Z">
        <w:r w:rsidR="000362AC" w:rsidDel="00B907AB">
          <w:rPr>
            <w:b/>
            <w:bCs/>
            <w:sz w:val="22"/>
            <w:szCs w:val="22"/>
          </w:rPr>
          <w:delText>6</w:delText>
        </w:r>
      </w:del>
      <w:ins w:id="200" w:author="Norman Packard" w:date="2020-10-13T16:55:00Z">
        <w:r w:rsidR="00BF7F02">
          <w:rPr>
            <w:b/>
            <w:bCs/>
            <w:sz w:val="22"/>
            <w:szCs w:val="22"/>
          </w:rPr>
          <w:t>ure 8.</w:t>
        </w:r>
      </w:ins>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201"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202"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03"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2EDA5E82"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rsidR="00393BAE">
        <w:instrText xml:space="preserve"> ADDIN EN.CITE &lt;EndNote&gt;&lt;Cite&gt;&lt;RecNum&gt;5&lt;/RecNum&gt;&lt;DisplayText&gt;[43]&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sidR="00393BAE">
        <w:rPr>
          <w:noProof/>
        </w:rPr>
        <w:t>[43]</w:t>
      </w:r>
      <w:r>
        <w:fldChar w:fldCharType="end"/>
      </w:r>
      <w:r>
        <w:t xml:space="preserve"> and by the University of Oxford maintained site Our World in Data (OWID)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204"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0F6BCCFF"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205" w:author="Norman Packard" w:date="2020-10-11T23:02:00Z"/>
        </w:rPr>
      </w:pPr>
      <w:del w:id="206" w:author="Norman Packard" w:date="2020-10-11T23:02:00Z">
        <w:r w:rsidDel="004B752F">
          <w:rPr>
            <w:b/>
            <w:bCs/>
          </w:rPr>
          <w:delText>…</w:delText>
        </w:r>
      </w:del>
    </w:p>
    <w:p w14:paraId="2F6629ED" w14:textId="6E205B69" w:rsidR="004B752F" w:rsidRDefault="004B752F" w:rsidP="004943D1">
      <w:pPr>
        <w:rPr>
          <w:ins w:id="207" w:author="Norman Packard" w:date="2020-10-11T23:02:00Z"/>
        </w:rPr>
      </w:pPr>
      <w:ins w:id="208" w:author="Norman Packard" w:date="2020-10-11T23:02:00Z">
        <w:r>
          <w:t>Data collected for:</w:t>
        </w:r>
      </w:ins>
    </w:p>
    <w:p w14:paraId="6A5FC1E7" w14:textId="6DEB7C22" w:rsidR="004B752F" w:rsidRDefault="004B752F" w:rsidP="004B752F">
      <w:pPr>
        <w:pStyle w:val="ListParagraph"/>
        <w:numPr>
          <w:ilvl w:val="0"/>
          <w:numId w:val="2"/>
        </w:numPr>
        <w:rPr>
          <w:ins w:id="209" w:author="Norman Packard" w:date="2020-10-11T23:02:00Z"/>
        </w:rPr>
      </w:pPr>
      <w:ins w:id="210" w:author="Norman Packard" w:date="2020-10-11T23:02:00Z">
        <w:r>
          <w:t>Deaths</w:t>
        </w:r>
      </w:ins>
    </w:p>
    <w:p w14:paraId="36C5B4C1" w14:textId="5404E214" w:rsidR="004B752F" w:rsidRDefault="004B752F" w:rsidP="004B752F">
      <w:pPr>
        <w:pStyle w:val="ListParagraph"/>
        <w:numPr>
          <w:ilvl w:val="0"/>
          <w:numId w:val="2"/>
        </w:numPr>
        <w:rPr>
          <w:ins w:id="211" w:author="Norman Packard" w:date="2020-10-11T23:02:00Z"/>
        </w:rPr>
      </w:pPr>
      <w:ins w:id="212" w:author="Norman Packard" w:date="2020-10-11T23:02:00Z">
        <w:r>
          <w:t>Cases</w:t>
        </w:r>
      </w:ins>
    </w:p>
    <w:p w14:paraId="31C758CC" w14:textId="04B84867" w:rsidR="004B752F" w:rsidRDefault="004B752F" w:rsidP="004B752F">
      <w:pPr>
        <w:pStyle w:val="ListParagraph"/>
        <w:numPr>
          <w:ilvl w:val="0"/>
          <w:numId w:val="2"/>
        </w:numPr>
        <w:rPr>
          <w:ins w:id="213" w:author="Norman Packard" w:date="2020-10-11T23:02:00Z"/>
        </w:rPr>
      </w:pPr>
      <w:ins w:id="214" w:author="Norman Packard" w:date="2020-10-11T23:02:00Z">
        <w:r>
          <w:t>Test-corrected cases (linear ramp)</w:t>
        </w:r>
      </w:ins>
    </w:p>
    <w:p w14:paraId="2CBE49EC" w14:textId="6513C47A" w:rsidR="004B752F" w:rsidRDefault="004B752F" w:rsidP="004B752F">
      <w:pPr>
        <w:pStyle w:val="ListParagraph"/>
        <w:numPr>
          <w:ilvl w:val="0"/>
          <w:numId w:val="2"/>
        </w:numPr>
        <w:rPr>
          <w:ins w:id="215" w:author="Norman Packard" w:date="2020-10-11T23:03:00Z"/>
        </w:rPr>
      </w:pPr>
      <w:ins w:id="216" w:author="Norman Packard" w:date="2020-10-11T23:02:00Z">
        <w:r>
          <w:t>Test-corrected cases (piecewi</w:t>
        </w:r>
      </w:ins>
      <w:ins w:id="217" w:author="Norman Packard" w:date="2020-10-11T23:03:00Z">
        <w:r>
          <w:t>se-linear fit)</w:t>
        </w:r>
      </w:ins>
    </w:p>
    <w:p w14:paraId="4265642C" w14:textId="41BB397E" w:rsidR="004B752F" w:rsidRDefault="004B752F" w:rsidP="004B752F">
      <w:pPr>
        <w:pStyle w:val="ListParagraph"/>
        <w:numPr>
          <w:ilvl w:val="0"/>
          <w:numId w:val="2"/>
        </w:numPr>
        <w:rPr>
          <w:ins w:id="218" w:author="Norman Packard" w:date="2020-10-11T23:03:00Z"/>
        </w:rPr>
      </w:pPr>
      <w:ins w:id="219"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220" w:author="Norman Packard" w:date="2020-10-11T23:04:00Z"/>
        </w:rPr>
      </w:pPr>
      <w:ins w:id="221" w:author="Norman Packard" w:date="2020-10-11T23:03:00Z">
        <w:r>
          <w:t>Test-corrected cases (nonlinear correc</w:t>
        </w:r>
      </w:ins>
      <w:ins w:id="222" w:author="Norman Packard" w:date="2020-10-11T23:04:00Z">
        <w:r>
          <w:t>tion using piecewise linear fit to test data)</w:t>
        </w:r>
      </w:ins>
    </w:p>
    <w:p w14:paraId="69916F98" w14:textId="21BCCF65" w:rsidR="004B752F" w:rsidRDefault="004B752F" w:rsidP="004B752F">
      <w:pPr>
        <w:rPr>
          <w:ins w:id="223" w:author="Norman Packard" w:date="2020-10-11T23:04:00Z"/>
        </w:rPr>
      </w:pPr>
    </w:p>
    <w:p w14:paraId="636D1A79" w14:textId="75483809" w:rsidR="004B752F" w:rsidRDefault="004B752F" w:rsidP="004B752F">
      <w:pPr>
        <w:rPr>
          <w:ins w:id="224" w:author="Norman Packard" w:date="2020-10-11T23:04:00Z"/>
        </w:rPr>
      </w:pPr>
      <w:ins w:id="225" w:author="Norman Packard" w:date="2020-10-11T23:04:00Z">
        <w:r>
          <w:t>Meta parameters varied:</w:t>
        </w:r>
      </w:ins>
    </w:p>
    <w:p w14:paraId="6E9AA867" w14:textId="0672A47F" w:rsidR="004B752F" w:rsidRDefault="004B752F" w:rsidP="004B752F">
      <w:pPr>
        <w:pStyle w:val="ListParagraph"/>
        <w:numPr>
          <w:ilvl w:val="0"/>
          <w:numId w:val="2"/>
        </w:numPr>
        <w:rPr>
          <w:ins w:id="226" w:author="Norman Packard" w:date="2020-10-11T23:04:00Z"/>
        </w:rPr>
      </w:pPr>
      <w:ins w:id="227" w:author="Norman Packard" w:date="2020-10-11T23:04:00Z">
        <w:r>
          <w:t>FPCA: number of components used in fit, from 3 to 15</w:t>
        </w:r>
      </w:ins>
    </w:p>
    <w:p w14:paraId="771D4D83" w14:textId="4A69607F" w:rsidR="004B752F" w:rsidRPr="004B752F" w:rsidRDefault="004B752F" w:rsidP="004B752F">
      <w:pPr>
        <w:pStyle w:val="ListParagraph"/>
        <w:numPr>
          <w:ilvl w:val="0"/>
          <w:numId w:val="2"/>
        </w:numPr>
        <w:pPrChange w:id="228" w:author="Norman Packard" w:date="2020-10-11T23:04:00Z">
          <w:pPr/>
        </w:pPrChange>
      </w:pPr>
      <w:ins w:id="229" w:author="Norman Packard" w:date="2020-10-11T23:04:00Z">
        <w:r>
          <w:t>HDBS</w:t>
        </w:r>
      </w:ins>
      <w:ins w:id="230" w:author="Norman Packard" w:date="2020-10-11T23:05:00Z">
        <w:r>
          <w:t xml:space="preserve">CAN: </w:t>
        </w:r>
      </w:ins>
    </w:p>
    <w:p w14:paraId="098F151D" w14:textId="3BB3D17E" w:rsidR="0012162E" w:rsidRPr="0012162E" w:rsidRDefault="0012162E" w:rsidP="0012162E">
      <w:pPr>
        <w:pStyle w:val="ListParagraph"/>
        <w:numPr>
          <w:ilvl w:val="0"/>
          <w:numId w:val="2"/>
        </w:numPr>
        <w:rPr>
          <w:ins w:id="231" w:author="Norman Packard" w:date="2020-10-13T14:22:00Z"/>
          <w:rFonts w:ascii="Times New Roman" w:eastAsia="Times New Roman" w:hAnsi="Times New Roman" w:cs="Times New Roman"/>
          <w:lang w:val="en-US" w:eastAsia="ja-JP"/>
        </w:rPr>
      </w:pPr>
      <w:ins w:id="232" w:author="Norman Packard" w:date="2020-10-13T14:22:00Z">
        <w:r w:rsidRPr="0012162E">
          <w:rPr>
            <w:noProof/>
          </w:rPr>
          <w:lastRenderedPageBreak/>
          <w:drawing>
            <wp:inline distT="0" distB="0" distL="0" distR="0" wp14:anchorId="688676F9" wp14:editId="67E0F214">
              <wp:extent cx="2001520" cy="8864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520" cy="8864600"/>
                      </a:xfrm>
                      <a:prstGeom prst="rect">
                        <a:avLst/>
                      </a:prstGeom>
                      <a:noFill/>
                      <a:ln>
                        <a:noFill/>
                      </a:ln>
                    </pic:spPr>
                  </pic:pic>
                </a:graphicData>
              </a:graphic>
            </wp:inline>
          </w:drawing>
        </w:r>
      </w:ins>
    </w:p>
    <w:p w14:paraId="48D07F5D" w14:textId="2009C021" w:rsidR="0023072A" w:rsidRDefault="0023072A" w:rsidP="0023072A">
      <w:pPr>
        <w:rPr>
          <w:ins w:id="233" w:author="Norman Packard" w:date="2020-10-11T23:07:00Z"/>
          <w:rFonts w:ascii="Times New Roman" w:eastAsia="Times New Roman" w:hAnsi="Times New Roman" w:cs="Times New Roman"/>
          <w:lang w:val="en-US" w:eastAsia="ja-JP"/>
        </w:rPr>
      </w:pPr>
    </w:p>
    <w:p w14:paraId="0A3F4032" w14:textId="7A138B46" w:rsidR="004B752F" w:rsidRDefault="004B752F" w:rsidP="0023072A">
      <w:pPr>
        <w:rPr>
          <w:ins w:id="234" w:author="Norman Packard" w:date="2020-10-11T23:13:00Z"/>
          <w:rFonts w:ascii="Times New Roman" w:eastAsia="Times New Roman" w:hAnsi="Times New Roman" w:cs="Times New Roman"/>
          <w:lang w:val="en-US" w:eastAsia="ja-JP"/>
        </w:rPr>
      </w:pPr>
    </w:p>
    <w:p w14:paraId="781B5E8D" w14:textId="77777777" w:rsidR="004B752F" w:rsidRDefault="004B752F" w:rsidP="0023072A">
      <w:pPr>
        <w:rPr>
          <w:ins w:id="235"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Change w:id="236" w:author="Norman Packard" w:date="2020-10-13T14:19:00Z">
          <w:tblPr>
            <w:tblStyle w:val="TableGrid"/>
            <w:tblW w:w="0" w:type="auto"/>
            <w:tblLook w:val="04A0" w:firstRow="1" w:lastRow="0" w:firstColumn="1" w:lastColumn="0" w:noHBand="0" w:noVBand="1"/>
          </w:tblPr>
        </w:tblPrChange>
      </w:tblPr>
      <w:tblGrid>
        <w:gridCol w:w="1686"/>
        <w:gridCol w:w="1950"/>
        <w:gridCol w:w="1955"/>
        <w:gridCol w:w="1925"/>
        <w:gridCol w:w="1494"/>
        <w:tblGridChange w:id="237">
          <w:tblGrid>
            <w:gridCol w:w="2252"/>
            <w:gridCol w:w="2252"/>
            <w:gridCol w:w="2253"/>
            <w:gridCol w:w="2253"/>
            <w:gridCol w:w="2253"/>
          </w:tblGrid>
        </w:tblGridChange>
      </w:tblGrid>
      <w:tr w:rsidR="0012162E" w14:paraId="739B4488" w14:textId="47299083" w:rsidTr="0012162E">
        <w:trPr>
          <w:ins w:id="238" w:author="Norman Packard" w:date="2020-10-11T23:11:00Z"/>
        </w:trPr>
        <w:tc>
          <w:tcPr>
            <w:tcW w:w="1686" w:type="dxa"/>
            <w:tcPrChange w:id="239" w:author="Norman Packard" w:date="2020-10-13T14:19:00Z">
              <w:tcPr>
                <w:tcW w:w="2252" w:type="dxa"/>
              </w:tcPr>
            </w:tcPrChange>
          </w:tcPr>
          <w:p w14:paraId="2701805D" w14:textId="007DFBE1" w:rsidR="0012162E" w:rsidRDefault="0012162E" w:rsidP="0012162E">
            <w:pPr>
              <w:rPr>
                <w:ins w:id="240" w:author="Norman Packard" w:date="2020-10-11T23:11:00Z"/>
                <w:lang w:val="en-US"/>
              </w:rPr>
            </w:pPr>
            <w:ins w:id="241" w:author="Norman Packard" w:date="2020-10-11T23:12:00Z">
              <w:r>
                <w:rPr>
                  <w:lang w:val="en-US"/>
                </w:rPr>
                <w:t>Class 1</w:t>
              </w:r>
            </w:ins>
          </w:p>
        </w:tc>
        <w:tc>
          <w:tcPr>
            <w:tcW w:w="1950" w:type="dxa"/>
            <w:tcPrChange w:id="242" w:author="Norman Packard" w:date="2020-10-13T14:19:00Z">
              <w:tcPr>
                <w:tcW w:w="2252" w:type="dxa"/>
              </w:tcPr>
            </w:tcPrChange>
          </w:tcPr>
          <w:p w14:paraId="7FA63B3C" w14:textId="44EB60BB" w:rsidR="0012162E" w:rsidRDefault="0012162E" w:rsidP="00393BAE">
            <w:pPr>
              <w:rPr>
                <w:ins w:id="243" w:author="Norman Packard" w:date="2020-10-11T23:11:00Z"/>
                <w:lang w:val="en-US"/>
              </w:rPr>
            </w:pPr>
            <w:ins w:id="244" w:author="Norman Packard" w:date="2020-10-11T23:12:00Z">
              <w:r>
                <w:rPr>
                  <w:lang w:val="en-US"/>
                </w:rPr>
                <w:t>Class 2</w:t>
              </w:r>
            </w:ins>
          </w:p>
        </w:tc>
        <w:tc>
          <w:tcPr>
            <w:tcW w:w="1955" w:type="dxa"/>
            <w:tcPrChange w:id="245" w:author="Norman Packard" w:date="2020-10-13T14:19:00Z">
              <w:tcPr>
                <w:tcW w:w="2253" w:type="dxa"/>
              </w:tcPr>
            </w:tcPrChange>
          </w:tcPr>
          <w:p w14:paraId="273B69A1" w14:textId="02B72593" w:rsidR="0012162E" w:rsidRDefault="0012162E" w:rsidP="007C40BC">
            <w:pPr>
              <w:rPr>
                <w:ins w:id="246" w:author="Norman Packard" w:date="2020-10-11T23:11:00Z"/>
                <w:lang w:val="en-US"/>
              </w:rPr>
            </w:pPr>
            <w:ins w:id="247" w:author="Norman Packard" w:date="2020-10-11T23:12:00Z">
              <w:r>
                <w:rPr>
                  <w:lang w:val="en-US"/>
                </w:rPr>
                <w:t>Class 3</w:t>
              </w:r>
            </w:ins>
          </w:p>
        </w:tc>
        <w:tc>
          <w:tcPr>
            <w:tcW w:w="1925" w:type="dxa"/>
            <w:tcPrChange w:id="248" w:author="Norman Packard" w:date="2020-10-13T14:19:00Z">
              <w:tcPr>
                <w:tcW w:w="2253" w:type="dxa"/>
              </w:tcPr>
            </w:tcPrChange>
          </w:tcPr>
          <w:p w14:paraId="2D5010A5" w14:textId="0BFEFD6A" w:rsidR="0012162E" w:rsidRDefault="0012162E" w:rsidP="0012162E">
            <w:pPr>
              <w:rPr>
                <w:ins w:id="249" w:author="Norman Packard" w:date="2020-10-11T23:11:00Z"/>
                <w:lang w:val="en-US"/>
              </w:rPr>
              <w:pPrChange w:id="250" w:author="Norman Packard" w:date="2020-10-13T14:21:00Z">
                <w:pPr/>
              </w:pPrChange>
            </w:pPr>
            <w:ins w:id="251" w:author="Norman Packard" w:date="2020-10-13T14:21:00Z">
              <w:r>
                <w:rPr>
                  <w:lang w:val="en-US"/>
                </w:rPr>
                <w:t>Class 4</w:t>
              </w:r>
            </w:ins>
          </w:p>
        </w:tc>
        <w:tc>
          <w:tcPr>
            <w:tcW w:w="1494" w:type="dxa"/>
            <w:tcPrChange w:id="252" w:author="Norman Packard" w:date="2020-10-13T14:19:00Z">
              <w:tcPr>
                <w:tcW w:w="2253" w:type="dxa"/>
              </w:tcPr>
            </w:tcPrChange>
          </w:tcPr>
          <w:p w14:paraId="2099D64C" w14:textId="3938D0BD" w:rsidR="0012162E" w:rsidRDefault="0012162E" w:rsidP="0012162E">
            <w:pPr>
              <w:rPr>
                <w:ins w:id="253" w:author="Norman Packard" w:date="2020-10-13T14:19:00Z"/>
                <w:lang w:val="en-US"/>
              </w:rPr>
              <w:pPrChange w:id="254" w:author="Norman Packard" w:date="2020-10-13T14:21:00Z">
                <w:pPr>
                  <w:jc w:val="center"/>
                </w:pPr>
              </w:pPrChange>
            </w:pPr>
            <w:proofErr w:type="spellStart"/>
            <w:ins w:id="255" w:author="Norman Packard" w:date="2020-10-13T14:21:00Z">
              <w:r>
                <w:rPr>
                  <w:lang w:val="en-US"/>
                </w:rPr>
                <w:t>Unclustered</w:t>
              </w:r>
            </w:ins>
            <w:proofErr w:type="spellEnd"/>
          </w:p>
        </w:tc>
      </w:tr>
      <w:tr w:rsidR="0012162E" w14:paraId="30278961" w14:textId="48BED9E1" w:rsidTr="0012162E">
        <w:trPr>
          <w:ins w:id="256" w:author="Norman Packard" w:date="2020-10-11T23:11:00Z"/>
        </w:trPr>
        <w:tc>
          <w:tcPr>
            <w:tcW w:w="1686" w:type="dxa"/>
            <w:tcPrChange w:id="257" w:author="Norman Packard" w:date="2020-10-13T14:19:00Z">
              <w:tcPr>
                <w:tcW w:w="2252" w:type="dxa"/>
              </w:tcPr>
            </w:tcPrChange>
          </w:tcPr>
          <w:p w14:paraId="5EA8233E" w14:textId="77777777" w:rsidR="0012162E" w:rsidRDefault="0012162E" w:rsidP="0012162E">
            <w:pPr>
              <w:rPr>
                <w:ins w:id="258" w:author="Norman Packard" w:date="2020-10-13T14:19:00Z"/>
              </w:rPr>
              <w:pPrChange w:id="259" w:author="Norman Packard" w:date="2020-10-13T14:21:00Z">
                <w:pPr>
                  <w:pStyle w:val="HTMLPreformatted"/>
                  <w:wordWrap w:val="0"/>
                  <w:textAlignment w:val="baseline"/>
                </w:pPr>
              </w:pPrChange>
            </w:pPr>
            <w:ins w:id="260" w:author="Norman Packard" w:date="2020-10-13T14:19:00Z">
              <w:r>
                <w:t>Armenia</w:t>
              </w:r>
            </w:ins>
          </w:p>
          <w:p w14:paraId="735CE57A" w14:textId="77777777" w:rsidR="0012162E" w:rsidRDefault="0012162E" w:rsidP="0012162E">
            <w:pPr>
              <w:rPr>
                <w:ins w:id="261" w:author="Norman Packard" w:date="2020-10-13T14:19:00Z"/>
              </w:rPr>
              <w:pPrChange w:id="262" w:author="Norman Packard" w:date="2020-10-13T14:21:00Z">
                <w:pPr>
                  <w:pStyle w:val="HTMLPreformatted"/>
                  <w:wordWrap w:val="0"/>
                  <w:textAlignment w:val="baseline"/>
                </w:pPr>
              </w:pPrChange>
            </w:pPr>
            <w:ins w:id="263" w:author="Norman Packard" w:date="2020-10-13T14:19:00Z">
              <w:r>
                <w:t>Azerbaijan</w:t>
              </w:r>
            </w:ins>
          </w:p>
          <w:p w14:paraId="4DDC5EFF" w14:textId="77777777" w:rsidR="0012162E" w:rsidRDefault="0012162E" w:rsidP="0012162E">
            <w:pPr>
              <w:rPr>
                <w:ins w:id="264" w:author="Norman Packard" w:date="2020-10-13T14:19:00Z"/>
              </w:rPr>
              <w:pPrChange w:id="265" w:author="Norman Packard" w:date="2020-10-13T14:21:00Z">
                <w:pPr>
                  <w:pStyle w:val="HTMLPreformatted"/>
                  <w:wordWrap w:val="0"/>
                  <w:textAlignment w:val="baseline"/>
                </w:pPr>
              </w:pPrChange>
            </w:pPr>
            <w:ins w:id="266" w:author="Norman Packard" w:date="2020-10-13T14:19:00Z">
              <w:r>
                <w:t>Belarus</w:t>
              </w:r>
            </w:ins>
          </w:p>
          <w:p w14:paraId="1A354936" w14:textId="77777777" w:rsidR="0012162E" w:rsidRDefault="0012162E" w:rsidP="0012162E">
            <w:pPr>
              <w:rPr>
                <w:ins w:id="267" w:author="Norman Packard" w:date="2020-10-13T14:19:00Z"/>
              </w:rPr>
              <w:pPrChange w:id="268" w:author="Norman Packard" w:date="2020-10-13T14:21:00Z">
                <w:pPr>
                  <w:pStyle w:val="HTMLPreformatted"/>
                  <w:wordWrap w:val="0"/>
                  <w:textAlignment w:val="baseline"/>
                </w:pPr>
              </w:pPrChange>
            </w:pPr>
            <w:ins w:id="269" w:author="Norman Packard" w:date="2020-10-13T14:19:00Z">
              <w:r>
                <w:t>Chile</w:t>
              </w:r>
            </w:ins>
          </w:p>
          <w:p w14:paraId="094657AA" w14:textId="77777777" w:rsidR="0012162E" w:rsidRDefault="0012162E" w:rsidP="0012162E">
            <w:pPr>
              <w:rPr>
                <w:ins w:id="270" w:author="Norman Packard" w:date="2020-10-13T14:19:00Z"/>
              </w:rPr>
              <w:pPrChange w:id="271" w:author="Norman Packard" w:date="2020-10-13T14:21:00Z">
                <w:pPr>
                  <w:pStyle w:val="HTMLPreformatted"/>
                  <w:wordWrap w:val="0"/>
                  <w:textAlignment w:val="baseline"/>
                </w:pPr>
              </w:pPrChange>
            </w:pPr>
            <w:ins w:id="272" w:author="Norman Packard" w:date="2020-10-13T14:19:00Z">
              <w:r>
                <w:t>Egypt</w:t>
              </w:r>
            </w:ins>
          </w:p>
          <w:p w14:paraId="6A9DCD54" w14:textId="77777777" w:rsidR="0012162E" w:rsidRPr="0012162E" w:rsidRDefault="0012162E" w:rsidP="0012162E">
            <w:pPr>
              <w:rPr>
                <w:ins w:id="273" w:author="Norman Packard" w:date="2020-10-13T14:19:00Z"/>
                <w:lang w:val="it-IT"/>
                <w:rPrChange w:id="274" w:author="Norman Packard" w:date="2020-10-13T14:19:00Z">
                  <w:rPr>
                    <w:ins w:id="275" w:author="Norman Packard" w:date="2020-10-13T14:19:00Z"/>
                    <w:color w:val="000000"/>
                    <w:sz w:val="21"/>
                    <w:szCs w:val="21"/>
                  </w:rPr>
                </w:rPrChange>
              </w:rPr>
              <w:pPrChange w:id="276" w:author="Norman Packard" w:date="2020-10-13T14:21:00Z">
                <w:pPr>
                  <w:pStyle w:val="HTMLPreformatted"/>
                  <w:wordWrap w:val="0"/>
                  <w:textAlignment w:val="baseline"/>
                </w:pPr>
              </w:pPrChange>
            </w:pPr>
            <w:proofErr w:type="spellStart"/>
            <w:ins w:id="277" w:author="Norman Packard" w:date="2020-10-13T14:19:00Z">
              <w:r w:rsidRPr="0012162E">
                <w:rPr>
                  <w:lang w:val="it-IT"/>
                  <w:rPrChange w:id="278" w:author="Norman Packard" w:date="2020-10-13T14:19:00Z">
                    <w:rPr>
                      <w:color w:val="000000"/>
                      <w:sz w:val="21"/>
                      <w:szCs w:val="21"/>
                    </w:rPr>
                  </w:rPrChange>
                </w:rPr>
                <w:t>El</w:t>
              </w:r>
              <w:proofErr w:type="spellEnd"/>
              <w:r w:rsidRPr="0012162E">
                <w:rPr>
                  <w:lang w:val="it-IT"/>
                  <w:rPrChange w:id="279" w:author="Norman Packard" w:date="2020-10-13T14:19:00Z">
                    <w:rPr>
                      <w:color w:val="000000"/>
                      <w:sz w:val="21"/>
                      <w:szCs w:val="21"/>
                    </w:rPr>
                  </w:rPrChange>
                </w:rPr>
                <w:t xml:space="preserve"> Salvador</w:t>
              </w:r>
            </w:ins>
          </w:p>
          <w:p w14:paraId="42DAEEAD" w14:textId="77777777" w:rsidR="0012162E" w:rsidRPr="0012162E" w:rsidRDefault="0012162E" w:rsidP="0012162E">
            <w:pPr>
              <w:rPr>
                <w:ins w:id="280" w:author="Norman Packard" w:date="2020-10-13T14:19:00Z"/>
                <w:lang w:val="it-IT"/>
                <w:rPrChange w:id="281" w:author="Norman Packard" w:date="2020-10-13T14:19:00Z">
                  <w:rPr>
                    <w:ins w:id="282" w:author="Norman Packard" w:date="2020-10-13T14:19:00Z"/>
                    <w:color w:val="000000"/>
                    <w:sz w:val="21"/>
                    <w:szCs w:val="21"/>
                  </w:rPr>
                </w:rPrChange>
              </w:rPr>
              <w:pPrChange w:id="283" w:author="Norman Packard" w:date="2020-10-13T14:21:00Z">
                <w:pPr>
                  <w:pStyle w:val="HTMLPreformatted"/>
                  <w:wordWrap w:val="0"/>
                  <w:textAlignment w:val="baseline"/>
                </w:pPr>
              </w:pPrChange>
            </w:pPr>
            <w:ins w:id="284" w:author="Norman Packard" w:date="2020-10-13T14:19:00Z">
              <w:r w:rsidRPr="0012162E">
                <w:rPr>
                  <w:lang w:val="it-IT"/>
                  <w:rPrChange w:id="285" w:author="Norman Packard" w:date="2020-10-13T14:19:00Z">
                    <w:rPr>
                      <w:color w:val="000000"/>
                      <w:sz w:val="21"/>
                      <w:szCs w:val="21"/>
                    </w:rPr>
                  </w:rPrChange>
                </w:rPr>
                <w:t>Iran</w:t>
              </w:r>
            </w:ins>
          </w:p>
          <w:p w14:paraId="6403308C" w14:textId="77777777" w:rsidR="0012162E" w:rsidRPr="0012162E" w:rsidRDefault="0012162E" w:rsidP="0012162E">
            <w:pPr>
              <w:rPr>
                <w:ins w:id="286" w:author="Norman Packard" w:date="2020-10-13T14:19:00Z"/>
                <w:lang w:val="it-IT"/>
                <w:rPrChange w:id="287" w:author="Norman Packard" w:date="2020-10-13T14:19:00Z">
                  <w:rPr>
                    <w:ins w:id="288" w:author="Norman Packard" w:date="2020-10-13T14:19:00Z"/>
                    <w:color w:val="000000"/>
                    <w:sz w:val="21"/>
                    <w:szCs w:val="21"/>
                  </w:rPr>
                </w:rPrChange>
              </w:rPr>
              <w:pPrChange w:id="289" w:author="Norman Packard" w:date="2020-10-13T14:21:00Z">
                <w:pPr>
                  <w:pStyle w:val="HTMLPreformatted"/>
                  <w:wordWrap w:val="0"/>
                  <w:textAlignment w:val="baseline"/>
                </w:pPr>
              </w:pPrChange>
            </w:pPr>
            <w:ins w:id="290" w:author="Norman Packard" w:date="2020-10-13T14:19:00Z">
              <w:r w:rsidRPr="0012162E">
                <w:rPr>
                  <w:lang w:val="it-IT"/>
                  <w:rPrChange w:id="291" w:author="Norman Packard" w:date="2020-10-13T14:19:00Z">
                    <w:rPr>
                      <w:color w:val="000000"/>
                      <w:sz w:val="21"/>
                      <w:szCs w:val="21"/>
                    </w:rPr>
                  </w:rPrChange>
                </w:rPr>
                <w:t>Oman</w:t>
              </w:r>
            </w:ins>
          </w:p>
          <w:p w14:paraId="696A528F" w14:textId="77777777" w:rsidR="0012162E" w:rsidRPr="0012162E" w:rsidRDefault="0012162E" w:rsidP="0012162E">
            <w:pPr>
              <w:rPr>
                <w:ins w:id="292" w:author="Norman Packard" w:date="2020-10-13T14:19:00Z"/>
                <w:lang w:val="it-IT"/>
                <w:rPrChange w:id="293" w:author="Norman Packard" w:date="2020-10-13T14:19:00Z">
                  <w:rPr>
                    <w:ins w:id="294" w:author="Norman Packard" w:date="2020-10-13T14:19:00Z"/>
                    <w:color w:val="000000"/>
                    <w:sz w:val="21"/>
                    <w:szCs w:val="21"/>
                  </w:rPr>
                </w:rPrChange>
              </w:rPr>
              <w:pPrChange w:id="295" w:author="Norman Packard" w:date="2020-10-13T14:21:00Z">
                <w:pPr>
                  <w:pStyle w:val="HTMLPreformatted"/>
                  <w:wordWrap w:val="0"/>
                  <w:textAlignment w:val="baseline"/>
                </w:pPr>
              </w:pPrChange>
            </w:pPr>
            <w:ins w:id="296" w:author="Norman Packard" w:date="2020-10-13T14:19:00Z">
              <w:r w:rsidRPr="0012162E">
                <w:rPr>
                  <w:lang w:val="it-IT"/>
                  <w:rPrChange w:id="297" w:author="Norman Packard" w:date="2020-10-13T14:19:00Z">
                    <w:rPr>
                      <w:color w:val="000000"/>
                      <w:sz w:val="21"/>
                      <w:szCs w:val="21"/>
                    </w:rPr>
                  </w:rPrChange>
                </w:rPr>
                <w:t>Pakistan</w:t>
              </w:r>
            </w:ins>
          </w:p>
          <w:p w14:paraId="2EEE20C6" w14:textId="77777777" w:rsidR="0012162E" w:rsidRPr="0012162E" w:rsidRDefault="0012162E" w:rsidP="0012162E">
            <w:pPr>
              <w:rPr>
                <w:ins w:id="298" w:author="Norman Packard" w:date="2020-10-13T14:19:00Z"/>
                <w:lang w:val="it-IT"/>
                <w:rPrChange w:id="299" w:author="Norman Packard" w:date="2020-10-13T14:19:00Z">
                  <w:rPr>
                    <w:ins w:id="300" w:author="Norman Packard" w:date="2020-10-13T14:19:00Z"/>
                    <w:color w:val="000000"/>
                    <w:sz w:val="21"/>
                    <w:szCs w:val="21"/>
                  </w:rPr>
                </w:rPrChange>
              </w:rPr>
              <w:pPrChange w:id="301" w:author="Norman Packard" w:date="2020-10-13T14:21:00Z">
                <w:pPr>
                  <w:pStyle w:val="HTMLPreformatted"/>
                  <w:wordWrap w:val="0"/>
                  <w:textAlignment w:val="baseline"/>
                </w:pPr>
              </w:pPrChange>
            </w:pPr>
            <w:ins w:id="302" w:author="Norman Packard" w:date="2020-10-13T14:19:00Z">
              <w:r w:rsidRPr="0012162E">
                <w:rPr>
                  <w:lang w:val="it-IT"/>
                  <w:rPrChange w:id="303" w:author="Norman Packard" w:date="2020-10-13T14:19:00Z">
                    <w:rPr>
                      <w:color w:val="000000"/>
                      <w:sz w:val="21"/>
                      <w:szCs w:val="21"/>
                    </w:rPr>
                  </w:rPrChange>
                </w:rPr>
                <w:t>Russia</w:t>
              </w:r>
            </w:ins>
          </w:p>
          <w:p w14:paraId="006C2A32" w14:textId="77777777" w:rsidR="0012162E" w:rsidRDefault="0012162E" w:rsidP="0012162E">
            <w:pPr>
              <w:rPr>
                <w:ins w:id="304" w:author="Norman Packard" w:date="2020-10-13T14:19:00Z"/>
              </w:rPr>
              <w:pPrChange w:id="305" w:author="Norman Packard" w:date="2020-10-13T14:21:00Z">
                <w:pPr>
                  <w:pStyle w:val="HTMLPreformatted"/>
                  <w:wordWrap w:val="0"/>
                  <w:textAlignment w:val="baseline"/>
                </w:pPr>
              </w:pPrChange>
            </w:pPr>
            <w:ins w:id="306" w:author="Norman Packard" w:date="2020-10-13T14:19:00Z">
              <w:r>
                <w:t>Saudi Arabia</w:t>
              </w:r>
            </w:ins>
          </w:p>
          <w:p w14:paraId="509B609B" w14:textId="77777777" w:rsidR="0012162E" w:rsidRDefault="0012162E" w:rsidP="0012162E">
            <w:pPr>
              <w:rPr>
                <w:ins w:id="307" w:author="Norman Packard" w:date="2020-10-13T14:19:00Z"/>
              </w:rPr>
              <w:pPrChange w:id="308" w:author="Norman Packard" w:date="2020-10-13T14:21:00Z">
                <w:pPr>
                  <w:pStyle w:val="HTMLPreformatted"/>
                  <w:wordWrap w:val="0"/>
                  <w:textAlignment w:val="baseline"/>
                </w:pPr>
              </w:pPrChange>
            </w:pPr>
            <w:ins w:id="309" w:author="Norman Packard" w:date="2020-10-13T14:19:00Z">
              <w:r>
                <w:t>Sweden</w:t>
              </w:r>
            </w:ins>
          </w:p>
          <w:p w14:paraId="73D60D19" w14:textId="77777777" w:rsidR="0012162E" w:rsidRDefault="0012162E" w:rsidP="0012162E">
            <w:pPr>
              <w:rPr>
                <w:ins w:id="310" w:author="Norman Packard" w:date="2020-10-13T14:19:00Z"/>
              </w:rPr>
              <w:pPrChange w:id="311" w:author="Norman Packard" w:date="2020-10-13T14:21:00Z">
                <w:pPr>
                  <w:pStyle w:val="HTMLPreformatted"/>
                  <w:wordWrap w:val="0"/>
                  <w:textAlignment w:val="baseline"/>
                </w:pPr>
              </w:pPrChange>
            </w:pPr>
            <w:ins w:id="312" w:author="Norman Packard" w:date="2020-10-13T14:19:00Z">
              <w:r>
                <w:t>United Arab Emirates</w:t>
              </w:r>
            </w:ins>
          </w:p>
          <w:p w14:paraId="26A11742" w14:textId="6DE0C2F1" w:rsidR="0012162E" w:rsidRDefault="0012162E" w:rsidP="0012162E">
            <w:pPr>
              <w:rPr>
                <w:ins w:id="313" w:author="Norman Packard" w:date="2020-10-11T23:11:00Z"/>
                <w:rFonts w:ascii="Times New Roman" w:eastAsia="Times New Roman" w:hAnsi="Times New Roman" w:cs="Times New Roman"/>
                <w:lang w:val="en-US"/>
              </w:rPr>
            </w:pPr>
          </w:p>
        </w:tc>
        <w:tc>
          <w:tcPr>
            <w:tcW w:w="1950" w:type="dxa"/>
            <w:tcPrChange w:id="314" w:author="Norman Packard" w:date="2020-10-13T14:19:00Z">
              <w:tcPr>
                <w:tcW w:w="2252" w:type="dxa"/>
              </w:tcPr>
            </w:tcPrChange>
          </w:tcPr>
          <w:p w14:paraId="0455AD46" w14:textId="77777777" w:rsidR="0012162E" w:rsidRDefault="0012162E" w:rsidP="0012162E">
            <w:pPr>
              <w:rPr>
                <w:ins w:id="315" w:author="Norman Packard" w:date="2020-10-13T14:20:00Z"/>
              </w:rPr>
              <w:pPrChange w:id="316" w:author="Norman Packard" w:date="2020-10-13T14:21:00Z">
                <w:pPr>
                  <w:pStyle w:val="HTMLPreformatted"/>
                  <w:wordWrap w:val="0"/>
                  <w:textAlignment w:val="baseline"/>
                </w:pPr>
              </w:pPrChange>
            </w:pPr>
            <w:ins w:id="317" w:author="Norman Packard" w:date="2020-10-13T14:20:00Z">
              <w:r>
                <w:t>Austria</w:t>
              </w:r>
            </w:ins>
          </w:p>
          <w:p w14:paraId="65E4F719" w14:textId="77777777" w:rsidR="0012162E" w:rsidRDefault="0012162E" w:rsidP="0012162E">
            <w:pPr>
              <w:rPr>
                <w:ins w:id="318" w:author="Norman Packard" w:date="2020-10-13T14:20:00Z"/>
              </w:rPr>
              <w:pPrChange w:id="319" w:author="Norman Packard" w:date="2020-10-13T14:21:00Z">
                <w:pPr>
                  <w:pStyle w:val="HTMLPreformatted"/>
                  <w:wordWrap w:val="0"/>
                  <w:textAlignment w:val="baseline"/>
                </w:pPr>
              </w:pPrChange>
            </w:pPr>
            <w:ins w:id="320" w:author="Norman Packard" w:date="2020-10-13T14:20:00Z">
              <w:r>
                <w:t>Belgium</w:t>
              </w:r>
            </w:ins>
          </w:p>
          <w:p w14:paraId="1BE85B6B" w14:textId="77777777" w:rsidR="0012162E" w:rsidRDefault="0012162E" w:rsidP="0012162E">
            <w:pPr>
              <w:rPr>
                <w:ins w:id="321" w:author="Norman Packard" w:date="2020-10-13T14:20:00Z"/>
              </w:rPr>
              <w:pPrChange w:id="322" w:author="Norman Packard" w:date="2020-10-13T14:21:00Z">
                <w:pPr>
                  <w:pStyle w:val="HTMLPreformatted"/>
                  <w:wordWrap w:val="0"/>
                  <w:textAlignment w:val="baseline"/>
                </w:pPr>
              </w:pPrChange>
            </w:pPr>
            <w:ins w:id="323" w:author="Norman Packard" w:date="2020-10-13T14:20:00Z">
              <w:r>
                <w:t>Canada</w:t>
              </w:r>
            </w:ins>
          </w:p>
          <w:p w14:paraId="3C07C979" w14:textId="77777777" w:rsidR="0012162E" w:rsidRDefault="0012162E" w:rsidP="0012162E">
            <w:pPr>
              <w:rPr>
                <w:ins w:id="324" w:author="Norman Packard" w:date="2020-10-13T14:20:00Z"/>
              </w:rPr>
              <w:pPrChange w:id="325" w:author="Norman Packard" w:date="2020-10-13T14:21:00Z">
                <w:pPr>
                  <w:pStyle w:val="HTMLPreformatted"/>
                  <w:wordWrap w:val="0"/>
                  <w:textAlignment w:val="baseline"/>
                </w:pPr>
              </w:pPrChange>
            </w:pPr>
            <w:ins w:id="326" w:author="Norman Packard" w:date="2020-10-13T14:20:00Z">
              <w:r>
                <w:t>Czech Republic</w:t>
              </w:r>
            </w:ins>
          </w:p>
          <w:p w14:paraId="11C90A3D" w14:textId="77777777" w:rsidR="0012162E" w:rsidRDefault="0012162E" w:rsidP="0012162E">
            <w:pPr>
              <w:rPr>
                <w:ins w:id="327" w:author="Norman Packard" w:date="2020-10-13T14:20:00Z"/>
              </w:rPr>
              <w:pPrChange w:id="328" w:author="Norman Packard" w:date="2020-10-13T14:21:00Z">
                <w:pPr>
                  <w:pStyle w:val="HTMLPreformatted"/>
                  <w:wordWrap w:val="0"/>
                  <w:textAlignment w:val="baseline"/>
                </w:pPr>
              </w:pPrChange>
            </w:pPr>
            <w:ins w:id="329" w:author="Norman Packard" w:date="2020-10-13T14:20:00Z">
              <w:r>
                <w:t>Ecuador</w:t>
              </w:r>
            </w:ins>
          </w:p>
          <w:p w14:paraId="689A937C" w14:textId="77777777" w:rsidR="0012162E" w:rsidRDefault="0012162E" w:rsidP="0012162E">
            <w:pPr>
              <w:rPr>
                <w:ins w:id="330" w:author="Norman Packard" w:date="2020-10-13T14:20:00Z"/>
              </w:rPr>
              <w:pPrChange w:id="331" w:author="Norman Packard" w:date="2020-10-13T14:21:00Z">
                <w:pPr>
                  <w:pStyle w:val="HTMLPreformatted"/>
                  <w:wordWrap w:val="0"/>
                  <w:textAlignment w:val="baseline"/>
                </w:pPr>
              </w:pPrChange>
            </w:pPr>
            <w:ins w:id="332" w:author="Norman Packard" w:date="2020-10-13T14:20:00Z">
              <w:r>
                <w:t>Finland</w:t>
              </w:r>
            </w:ins>
          </w:p>
          <w:p w14:paraId="0D18E746" w14:textId="77777777" w:rsidR="0012162E" w:rsidRDefault="0012162E" w:rsidP="0012162E">
            <w:pPr>
              <w:rPr>
                <w:ins w:id="333" w:author="Norman Packard" w:date="2020-10-13T14:20:00Z"/>
              </w:rPr>
              <w:pPrChange w:id="334" w:author="Norman Packard" w:date="2020-10-13T14:21:00Z">
                <w:pPr>
                  <w:pStyle w:val="HTMLPreformatted"/>
                  <w:wordWrap w:val="0"/>
                  <w:textAlignment w:val="baseline"/>
                </w:pPr>
              </w:pPrChange>
            </w:pPr>
            <w:ins w:id="335" w:author="Norman Packard" w:date="2020-10-13T14:20:00Z">
              <w:r>
                <w:t>Germany</w:t>
              </w:r>
            </w:ins>
          </w:p>
          <w:p w14:paraId="0F6D1923" w14:textId="77777777" w:rsidR="0012162E" w:rsidRDefault="0012162E" w:rsidP="0012162E">
            <w:pPr>
              <w:rPr>
                <w:ins w:id="336" w:author="Norman Packard" w:date="2020-10-13T14:20:00Z"/>
              </w:rPr>
              <w:pPrChange w:id="337" w:author="Norman Packard" w:date="2020-10-13T14:21:00Z">
                <w:pPr>
                  <w:pStyle w:val="HTMLPreformatted"/>
                  <w:wordWrap w:val="0"/>
                  <w:textAlignment w:val="baseline"/>
                </w:pPr>
              </w:pPrChange>
            </w:pPr>
            <w:ins w:id="338" w:author="Norman Packard" w:date="2020-10-13T14:20:00Z">
              <w:r>
                <w:t>Hungary</w:t>
              </w:r>
            </w:ins>
          </w:p>
          <w:p w14:paraId="676A09BC" w14:textId="77777777" w:rsidR="0012162E" w:rsidRDefault="0012162E" w:rsidP="0012162E">
            <w:pPr>
              <w:rPr>
                <w:ins w:id="339" w:author="Norman Packard" w:date="2020-10-13T14:20:00Z"/>
              </w:rPr>
              <w:pPrChange w:id="340" w:author="Norman Packard" w:date="2020-10-13T14:21:00Z">
                <w:pPr>
                  <w:pStyle w:val="HTMLPreformatted"/>
                  <w:wordWrap w:val="0"/>
                  <w:textAlignment w:val="baseline"/>
                </w:pPr>
              </w:pPrChange>
            </w:pPr>
            <w:ins w:id="341" w:author="Norman Packard" w:date="2020-10-13T14:20:00Z">
              <w:r>
                <w:t>Ireland</w:t>
              </w:r>
            </w:ins>
          </w:p>
          <w:p w14:paraId="6A047013" w14:textId="77777777" w:rsidR="0012162E" w:rsidRDefault="0012162E" w:rsidP="0012162E">
            <w:pPr>
              <w:rPr>
                <w:ins w:id="342" w:author="Norman Packard" w:date="2020-10-13T14:20:00Z"/>
              </w:rPr>
              <w:pPrChange w:id="343" w:author="Norman Packard" w:date="2020-10-13T14:21:00Z">
                <w:pPr>
                  <w:pStyle w:val="HTMLPreformatted"/>
                  <w:wordWrap w:val="0"/>
                  <w:textAlignment w:val="baseline"/>
                </w:pPr>
              </w:pPrChange>
            </w:pPr>
            <w:ins w:id="344" w:author="Norman Packard" w:date="2020-10-13T14:20:00Z">
              <w:r>
                <w:t>Italy</w:t>
              </w:r>
            </w:ins>
          </w:p>
          <w:p w14:paraId="474C6FA1" w14:textId="77777777" w:rsidR="0012162E" w:rsidRDefault="0012162E" w:rsidP="0012162E">
            <w:pPr>
              <w:rPr>
                <w:ins w:id="345" w:author="Norman Packard" w:date="2020-10-13T14:20:00Z"/>
              </w:rPr>
              <w:pPrChange w:id="346" w:author="Norman Packard" w:date="2020-10-13T14:21:00Z">
                <w:pPr>
                  <w:pStyle w:val="HTMLPreformatted"/>
                  <w:wordWrap w:val="0"/>
                  <w:textAlignment w:val="baseline"/>
                </w:pPr>
              </w:pPrChange>
            </w:pPr>
            <w:ins w:id="347" w:author="Norman Packard" w:date="2020-10-13T14:20:00Z">
              <w:r>
                <w:t>Kazakhstan</w:t>
              </w:r>
            </w:ins>
          </w:p>
          <w:p w14:paraId="5A634E73" w14:textId="77777777" w:rsidR="0012162E" w:rsidRDefault="0012162E" w:rsidP="0012162E">
            <w:pPr>
              <w:rPr>
                <w:ins w:id="348" w:author="Norman Packard" w:date="2020-10-13T14:20:00Z"/>
              </w:rPr>
              <w:pPrChange w:id="349" w:author="Norman Packard" w:date="2020-10-13T14:21:00Z">
                <w:pPr>
                  <w:pStyle w:val="HTMLPreformatted"/>
                  <w:wordWrap w:val="0"/>
                  <w:textAlignment w:val="baseline"/>
                </w:pPr>
              </w:pPrChange>
            </w:pPr>
            <w:ins w:id="350" w:author="Norman Packard" w:date="2020-10-13T14:20:00Z">
              <w:r>
                <w:t>Kuwait</w:t>
              </w:r>
            </w:ins>
          </w:p>
          <w:p w14:paraId="2EC57F40" w14:textId="77777777" w:rsidR="0012162E" w:rsidRDefault="0012162E" w:rsidP="0012162E">
            <w:pPr>
              <w:rPr>
                <w:ins w:id="351" w:author="Norman Packard" w:date="2020-10-13T14:20:00Z"/>
              </w:rPr>
              <w:pPrChange w:id="352" w:author="Norman Packard" w:date="2020-10-13T14:21:00Z">
                <w:pPr>
                  <w:pStyle w:val="HTMLPreformatted"/>
                  <w:wordWrap w:val="0"/>
                  <w:textAlignment w:val="baseline"/>
                </w:pPr>
              </w:pPrChange>
            </w:pPr>
            <w:ins w:id="353" w:author="Norman Packard" w:date="2020-10-13T14:20:00Z">
              <w:r>
                <w:t>Luxembourg</w:t>
              </w:r>
            </w:ins>
          </w:p>
          <w:p w14:paraId="69AF7C2F" w14:textId="77777777" w:rsidR="0012162E" w:rsidRDefault="0012162E" w:rsidP="0012162E">
            <w:pPr>
              <w:rPr>
                <w:ins w:id="354" w:author="Norman Packard" w:date="2020-10-13T14:20:00Z"/>
              </w:rPr>
              <w:pPrChange w:id="355" w:author="Norman Packard" w:date="2020-10-13T14:21:00Z">
                <w:pPr>
                  <w:pStyle w:val="HTMLPreformatted"/>
                  <w:wordWrap w:val="0"/>
                  <w:textAlignment w:val="baseline"/>
                </w:pPr>
              </w:pPrChange>
            </w:pPr>
            <w:ins w:id="356" w:author="Norman Packard" w:date="2020-10-13T14:20:00Z">
              <w:r>
                <w:t>Norway</w:t>
              </w:r>
            </w:ins>
          </w:p>
          <w:p w14:paraId="0C3C1149" w14:textId="77777777" w:rsidR="0012162E" w:rsidRDefault="0012162E" w:rsidP="0012162E">
            <w:pPr>
              <w:rPr>
                <w:ins w:id="357" w:author="Norman Packard" w:date="2020-10-13T14:20:00Z"/>
              </w:rPr>
              <w:pPrChange w:id="358" w:author="Norman Packard" w:date="2020-10-13T14:21:00Z">
                <w:pPr>
                  <w:pStyle w:val="HTMLPreformatted"/>
                  <w:wordWrap w:val="0"/>
                  <w:textAlignment w:val="baseline"/>
                </w:pPr>
              </w:pPrChange>
            </w:pPr>
            <w:ins w:id="359" w:author="Norman Packard" w:date="2020-10-13T14:20:00Z">
              <w:r>
                <w:t>Poland</w:t>
              </w:r>
            </w:ins>
          </w:p>
          <w:p w14:paraId="776FDACF" w14:textId="77777777" w:rsidR="0012162E" w:rsidRDefault="0012162E" w:rsidP="0012162E">
            <w:pPr>
              <w:rPr>
                <w:ins w:id="360" w:author="Norman Packard" w:date="2020-10-13T14:20:00Z"/>
              </w:rPr>
              <w:pPrChange w:id="361" w:author="Norman Packard" w:date="2020-10-13T14:21:00Z">
                <w:pPr>
                  <w:pStyle w:val="HTMLPreformatted"/>
                  <w:wordWrap w:val="0"/>
                  <w:textAlignment w:val="baseline"/>
                </w:pPr>
              </w:pPrChange>
            </w:pPr>
            <w:ins w:id="362" w:author="Norman Packard" w:date="2020-10-13T14:20:00Z">
              <w:r>
                <w:t>Portugal</w:t>
              </w:r>
            </w:ins>
          </w:p>
          <w:p w14:paraId="192A275F" w14:textId="77777777" w:rsidR="0012162E" w:rsidRDefault="0012162E" w:rsidP="0012162E">
            <w:pPr>
              <w:rPr>
                <w:ins w:id="363" w:author="Norman Packard" w:date="2020-10-13T14:20:00Z"/>
              </w:rPr>
              <w:pPrChange w:id="364" w:author="Norman Packard" w:date="2020-10-13T14:21:00Z">
                <w:pPr>
                  <w:pStyle w:val="HTMLPreformatted"/>
                  <w:wordWrap w:val="0"/>
                  <w:textAlignment w:val="baseline"/>
                </w:pPr>
              </w:pPrChange>
            </w:pPr>
            <w:ins w:id="365" w:author="Norman Packard" w:date="2020-10-13T14:20:00Z">
              <w:r>
                <w:t>Qatar</w:t>
              </w:r>
            </w:ins>
          </w:p>
          <w:p w14:paraId="013517D8" w14:textId="77777777" w:rsidR="0012162E" w:rsidRDefault="0012162E" w:rsidP="0012162E">
            <w:pPr>
              <w:rPr>
                <w:ins w:id="366" w:author="Norman Packard" w:date="2020-10-13T14:20:00Z"/>
              </w:rPr>
              <w:pPrChange w:id="367" w:author="Norman Packard" w:date="2020-10-13T14:21:00Z">
                <w:pPr>
                  <w:pStyle w:val="HTMLPreformatted"/>
                  <w:wordWrap w:val="0"/>
                  <w:textAlignment w:val="baseline"/>
                </w:pPr>
              </w:pPrChange>
            </w:pPr>
            <w:ins w:id="368" w:author="Norman Packard" w:date="2020-10-13T14:20:00Z">
              <w:r>
                <w:t>Slovenia</w:t>
              </w:r>
            </w:ins>
          </w:p>
          <w:p w14:paraId="6CE07303" w14:textId="77777777" w:rsidR="0012162E" w:rsidRDefault="0012162E" w:rsidP="0012162E">
            <w:pPr>
              <w:rPr>
                <w:ins w:id="369" w:author="Norman Packard" w:date="2020-10-13T14:20:00Z"/>
              </w:rPr>
              <w:pPrChange w:id="370" w:author="Norman Packard" w:date="2020-10-13T14:21:00Z">
                <w:pPr>
                  <w:pStyle w:val="HTMLPreformatted"/>
                  <w:wordWrap w:val="0"/>
                  <w:textAlignment w:val="baseline"/>
                </w:pPr>
              </w:pPrChange>
            </w:pPr>
            <w:ins w:id="371" w:author="Norman Packard" w:date="2020-10-13T14:20:00Z">
              <w:r>
                <w:t>Spain</w:t>
              </w:r>
            </w:ins>
          </w:p>
          <w:p w14:paraId="79A9271C" w14:textId="77777777" w:rsidR="0012162E" w:rsidRDefault="0012162E" w:rsidP="0012162E">
            <w:pPr>
              <w:rPr>
                <w:ins w:id="372" w:author="Norman Packard" w:date="2020-10-13T14:20:00Z"/>
              </w:rPr>
              <w:pPrChange w:id="373" w:author="Norman Packard" w:date="2020-10-13T14:21:00Z">
                <w:pPr>
                  <w:pStyle w:val="HTMLPreformatted"/>
                  <w:wordWrap w:val="0"/>
                  <w:textAlignment w:val="baseline"/>
                </w:pPr>
              </w:pPrChange>
            </w:pPr>
            <w:ins w:id="374" w:author="Norman Packard" w:date="2020-10-13T14:20:00Z">
              <w:r>
                <w:t>Switzerland</w:t>
              </w:r>
            </w:ins>
          </w:p>
          <w:p w14:paraId="694E4DA3" w14:textId="77777777" w:rsidR="0012162E" w:rsidRDefault="0012162E" w:rsidP="0012162E">
            <w:pPr>
              <w:rPr>
                <w:ins w:id="375" w:author="Norman Packard" w:date="2020-10-13T14:20:00Z"/>
              </w:rPr>
              <w:pPrChange w:id="376" w:author="Norman Packard" w:date="2020-10-13T14:21:00Z">
                <w:pPr>
                  <w:pStyle w:val="HTMLPreformatted"/>
                  <w:wordWrap w:val="0"/>
                  <w:textAlignment w:val="baseline"/>
                </w:pPr>
              </w:pPrChange>
            </w:pPr>
            <w:ins w:id="377" w:author="Norman Packard" w:date="2020-10-13T14:20:00Z">
              <w:r>
                <w:t>Turkey</w:t>
              </w:r>
            </w:ins>
          </w:p>
          <w:p w14:paraId="0D061094" w14:textId="77777777" w:rsidR="0012162E" w:rsidRDefault="0012162E" w:rsidP="0012162E">
            <w:pPr>
              <w:rPr>
                <w:ins w:id="378" w:author="Norman Packard" w:date="2020-10-11T23:11:00Z"/>
                <w:rFonts w:ascii="Times New Roman" w:eastAsia="Times New Roman" w:hAnsi="Times New Roman" w:cs="Times New Roman"/>
                <w:lang w:val="en-US"/>
              </w:rPr>
            </w:pPr>
          </w:p>
        </w:tc>
        <w:tc>
          <w:tcPr>
            <w:tcW w:w="1955" w:type="dxa"/>
            <w:tcPrChange w:id="379" w:author="Norman Packard" w:date="2020-10-13T14:19:00Z">
              <w:tcPr>
                <w:tcW w:w="2253" w:type="dxa"/>
              </w:tcPr>
            </w:tcPrChange>
          </w:tcPr>
          <w:p w14:paraId="3583E8C4" w14:textId="77777777" w:rsidR="0012162E" w:rsidRPr="00A55EF7" w:rsidRDefault="0012162E" w:rsidP="0012162E">
            <w:pPr>
              <w:rPr>
                <w:ins w:id="380" w:author="Norman Packard" w:date="2020-10-13T14:20:00Z"/>
                <w:lang w:val="it-IT"/>
              </w:rPr>
              <w:pPrChange w:id="381" w:author="Norman Packard" w:date="2020-10-13T14:21:00Z">
                <w:pPr>
                  <w:pStyle w:val="HTMLPreformatted"/>
                  <w:wordWrap w:val="0"/>
                  <w:textAlignment w:val="baseline"/>
                </w:pPr>
              </w:pPrChange>
            </w:pPr>
            <w:ins w:id="382" w:author="Norman Packard" w:date="2020-10-13T14:20:00Z">
              <w:r w:rsidRPr="00A55EF7">
                <w:rPr>
                  <w:lang w:val="it-IT"/>
                </w:rPr>
                <w:t>Bolivia</w:t>
              </w:r>
            </w:ins>
          </w:p>
          <w:p w14:paraId="20858757" w14:textId="77777777" w:rsidR="0012162E" w:rsidRPr="00A55EF7" w:rsidRDefault="0012162E" w:rsidP="0012162E">
            <w:pPr>
              <w:rPr>
                <w:ins w:id="383" w:author="Norman Packard" w:date="2020-10-13T14:20:00Z"/>
                <w:lang w:val="it-IT"/>
              </w:rPr>
              <w:pPrChange w:id="384" w:author="Norman Packard" w:date="2020-10-13T14:21:00Z">
                <w:pPr>
                  <w:pStyle w:val="HTMLPreformatted"/>
                  <w:wordWrap w:val="0"/>
                  <w:textAlignment w:val="baseline"/>
                </w:pPr>
              </w:pPrChange>
            </w:pPr>
            <w:ins w:id="385" w:author="Norman Packard" w:date="2020-10-13T14:20:00Z">
              <w:r w:rsidRPr="00A55EF7">
                <w:rPr>
                  <w:lang w:val="it-IT"/>
                </w:rPr>
                <w:t>Brazil</w:t>
              </w:r>
            </w:ins>
          </w:p>
          <w:p w14:paraId="3DA5C9CE" w14:textId="77777777" w:rsidR="0012162E" w:rsidRPr="00A55EF7" w:rsidRDefault="0012162E" w:rsidP="0012162E">
            <w:pPr>
              <w:rPr>
                <w:ins w:id="386" w:author="Norman Packard" w:date="2020-10-13T14:20:00Z"/>
                <w:lang w:val="it-IT"/>
              </w:rPr>
              <w:pPrChange w:id="387" w:author="Norman Packard" w:date="2020-10-13T14:21:00Z">
                <w:pPr>
                  <w:pStyle w:val="HTMLPreformatted"/>
                  <w:wordWrap w:val="0"/>
                  <w:textAlignment w:val="baseline"/>
                </w:pPr>
              </w:pPrChange>
            </w:pPr>
            <w:ins w:id="388" w:author="Norman Packard" w:date="2020-10-13T14:20:00Z">
              <w:r w:rsidRPr="00A55EF7">
                <w:rPr>
                  <w:lang w:val="it-IT"/>
                </w:rPr>
                <w:t>Bulgaria</w:t>
              </w:r>
            </w:ins>
          </w:p>
          <w:p w14:paraId="1C3BBC54" w14:textId="77777777" w:rsidR="0012162E" w:rsidRPr="00A55EF7" w:rsidRDefault="0012162E" w:rsidP="0012162E">
            <w:pPr>
              <w:rPr>
                <w:ins w:id="389" w:author="Norman Packard" w:date="2020-10-13T14:20:00Z"/>
                <w:lang w:val="it-IT"/>
              </w:rPr>
              <w:pPrChange w:id="390" w:author="Norman Packard" w:date="2020-10-13T14:21:00Z">
                <w:pPr>
                  <w:pStyle w:val="HTMLPreformatted"/>
                  <w:wordWrap w:val="0"/>
                  <w:textAlignment w:val="baseline"/>
                </w:pPr>
              </w:pPrChange>
            </w:pPr>
            <w:proofErr w:type="spellStart"/>
            <w:ins w:id="391" w:author="Norman Packard" w:date="2020-10-13T14:20:00Z">
              <w:r w:rsidRPr="00A55EF7">
                <w:rPr>
                  <w:lang w:val="it-IT"/>
                </w:rPr>
                <w:t>Dominican</w:t>
              </w:r>
              <w:proofErr w:type="spellEnd"/>
              <w:r w:rsidRPr="00A55EF7">
                <w:rPr>
                  <w:lang w:val="it-IT"/>
                </w:rPr>
                <w:t xml:space="preserve"> Republic</w:t>
              </w:r>
            </w:ins>
          </w:p>
          <w:p w14:paraId="3AB4A9D9" w14:textId="77777777" w:rsidR="0012162E" w:rsidRPr="00A55EF7" w:rsidRDefault="0012162E" w:rsidP="0012162E">
            <w:pPr>
              <w:rPr>
                <w:ins w:id="392" w:author="Norman Packard" w:date="2020-10-13T14:20:00Z"/>
                <w:lang w:val="it-IT"/>
              </w:rPr>
              <w:pPrChange w:id="393" w:author="Norman Packard" w:date="2020-10-13T14:21:00Z">
                <w:pPr>
                  <w:pStyle w:val="HTMLPreformatted"/>
                  <w:wordWrap w:val="0"/>
                  <w:textAlignment w:val="baseline"/>
                </w:pPr>
              </w:pPrChange>
            </w:pPr>
            <w:ins w:id="394" w:author="Norman Packard" w:date="2020-10-13T14:20:00Z">
              <w:r w:rsidRPr="00A55EF7">
                <w:rPr>
                  <w:lang w:val="it-IT"/>
                </w:rPr>
                <w:t>Guatemala</w:t>
              </w:r>
            </w:ins>
          </w:p>
          <w:p w14:paraId="3FE4C0AD" w14:textId="77777777" w:rsidR="0012162E" w:rsidRPr="00A55EF7" w:rsidRDefault="0012162E" w:rsidP="0012162E">
            <w:pPr>
              <w:rPr>
                <w:ins w:id="395" w:author="Norman Packard" w:date="2020-10-13T14:20:00Z"/>
                <w:lang w:val="it-IT"/>
              </w:rPr>
              <w:pPrChange w:id="396" w:author="Norman Packard" w:date="2020-10-13T14:21:00Z">
                <w:pPr>
                  <w:pStyle w:val="HTMLPreformatted"/>
                  <w:wordWrap w:val="0"/>
                  <w:textAlignment w:val="baseline"/>
                </w:pPr>
              </w:pPrChange>
            </w:pPr>
            <w:ins w:id="397" w:author="Norman Packard" w:date="2020-10-13T14:20:00Z">
              <w:r w:rsidRPr="00A55EF7">
                <w:rPr>
                  <w:lang w:val="it-IT"/>
                </w:rPr>
                <w:t>Honduras</w:t>
              </w:r>
            </w:ins>
          </w:p>
          <w:p w14:paraId="45C07454" w14:textId="77777777" w:rsidR="0012162E" w:rsidRPr="00A55EF7" w:rsidRDefault="0012162E" w:rsidP="0012162E">
            <w:pPr>
              <w:rPr>
                <w:ins w:id="398" w:author="Norman Packard" w:date="2020-10-13T14:20:00Z"/>
                <w:lang w:val="it-IT"/>
              </w:rPr>
              <w:pPrChange w:id="399" w:author="Norman Packard" w:date="2020-10-13T14:21:00Z">
                <w:pPr>
                  <w:pStyle w:val="HTMLPreformatted"/>
                  <w:wordWrap w:val="0"/>
                  <w:textAlignment w:val="baseline"/>
                </w:pPr>
              </w:pPrChange>
            </w:pPr>
            <w:ins w:id="400" w:author="Norman Packard" w:date="2020-10-13T14:20:00Z">
              <w:r w:rsidRPr="00A55EF7">
                <w:rPr>
                  <w:lang w:val="it-IT"/>
                </w:rPr>
                <w:t>Kosovo</w:t>
              </w:r>
            </w:ins>
          </w:p>
          <w:p w14:paraId="033B9F4C" w14:textId="77777777" w:rsidR="0012162E" w:rsidRPr="00A55EF7" w:rsidRDefault="0012162E" w:rsidP="0012162E">
            <w:pPr>
              <w:rPr>
                <w:ins w:id="401" w:author="Norman Packard" w:date="2020-10-13T14:20:00Z"/>
                <w:lang w:val="it-IT"/>
              </w:rPr>
              <w:pPrChange w:id="402" w:author="Norman Packard" w:date="2020-10-13T14:21:00Z">
                <w:pPr>
                  <w:pStyle w:val="HTMLPreformatted"/>
                  <w:wordWrap w:val="0"/>
                  <w:textAlignment w:val="baseline"/>
                </w:pPr>
              </w:pPrChange>
            </w:pPr>
            <w:ins w:id="403" w:author="Norman Packard" w:date="2020-10-13T14:20:00Z">
              <w:r w:rsidRPr="00A55EF7">
                <w:rPr>
                  <w:lang w:val="it-IT"/>
                </w:rPr>
                <w:t>Macedonia</w:t>
              </w:r>
            </w:ins>
          </w:p>
          <w:p w14:paraId="215AE5DA" w14:textId="77777777" w:rsidR="0012162E" w:rsidRPr="00A55EF7" w:rsidRDefault="0012162E" w:rsidP="0012162E">
            <w:pPr>
              <w:rPr>
                <w:ins w:id="404" w:author="Norman Packard" w:date="2020-10-13T14:20:00Z"/>
                <w:lang w:val="it-IT"/>
              </w:rPr>
              <w:pPrChange w:id="405" w:author="Norman Packard" w:date="2020-10-13T14:21:00Z">
                <w:pPr>
                  <w:pStyle w:val="HTMLPreformatted"/>
                  <w:wordWrap w:val="0"/>
                  <w:textAlignment w:val="baseline"/>
                </w:pPr>
              </w:pPrChange>
            </w:pPr>
            <w:ins w:id="406" w:author="Norman Packard" w:date="2020-10-13T14:20:00Z">
              <w:r w:rsidRPr="00A55EF7">
                <w:rPr>
                  <w:lang w:val="it-IT"/>
                </w:rPr>
                <w:t>Mexico</w:t>
              </w:r>
            </w:ins>
          </w:p>
          <w:p w14:paraId="37309B5D" w14:textId="77777777" w:rsidR="0012162E" w:rsidRPr="00A55EF7" w:rsidRDefault="0012162E" w:rsidP="0012162E">
            <w:pPr>
              <w:rPr>
                <w:ins w:id="407" w:author="Norman Packard" w:date="2020-10-13T14:20:00Z"/>
                <w:lang w:val="it-IT"/>
              </w:rPr>
              <w:pPrChange w:id="408" w:author="Norman Packard" w:date="2020-10-13T14:21:00Z">
                <w:pPr>
                  <w:pStyle w:val="HTMLPreformatted"/>
                  <w:wordWrap w:val="0"/>
                  <w:textAlignment w:val="baseline"/>
                </w:pPr>
              </w:pPrChange>
            </w:pPr>
            <w:ins w:id="409" w:author="Norman Packard" w:date="2020-10-13T14:20:00Z">
              <w:r w:rsidRPr="00A55EF7">
                <w:rPr>
                  <w:lang w:val="it-IT"/>
                </w:rPr>
                <w:t>Moldova</w:t>
              </w:r>
            </w:ins>
          </w:p>
          <w:p w14:paraId="5EC50DFC" w14:textId="77777777" w:rsidR="0012162E" w:rsidRPr="00A55EF7" w:rsidRDefault="0012162E" w:rsidP="0012162E">
            <w:pPr>
              <w:rPr>
                <w:ins w:id="410" w:author="Norman Packard" w:date="2020-10-13T14:20:00Z"/>
                <w:lang w:val="it-IT"/>
              </w:rPr>
              <w:pPrChange w:id="411" w:author="Norman Packard" w:date="2020-10-13T14:21:00Z">
                <w:pPr>
                  <w:pStyle w:val="HTMLPreformatted"/>
                  <w:wordWrap w:val="0"/>
                  <w:textAlignment w:val="baseline"/>
                </w:pPr>
              </w:pPrChange>
            </w:pPr>
            <w:ins w:id="412" w:author="Norman Packard" w:date="2020-10-13T14:20:00Z">
              <w:r w:rsidRPr="00A55EF7">
                <w:rPr>
                  <w:lang w:val="it-IT"/>
                </w:rPr>
                <w:t>Panama</w:t>
              </w:r>
            </w:ins>
          </w:p>
          <w:p w14:paraId="48B65629" w14:textId="77777777" w:rsidR="0012162E" w:rsidRDefault="0012162E" w:rsidP="0012162E">
            <w:pPr>
              <w:rPr>
                <w:ins w:id="413" w:author="Norman Packard" w:date="2020-10-13T14:20:00Z"/>
              </w:rPr>
              <w:pPrChange w:id="414" w:author="Norman Packard" w:date="2020-10-13T14:21:00Z">
                <w:pPr>
                  <w:pStyle w:val="HTMLPreformatted"/>
                  <w:wordWrap w:val="0"/>
                  <w:textAlignment w:val="baseline"/>
                </w:pPr>
              </w:pPrChange>
            </w:pPr>
            <w:ins w:id="415" w:author="Norman Packard" w:date="2020-10-13T14:20:00Z">
              <w:r>
                <w:t>Peru</w:t>
              </w:r>
            </w:ins>
          </w:p>
          <w:p w14:paraId="16144607" w14:textId="77777777" w:rsidR="0012162E" w:rsidRDefault="0012162E" w:rsidP="0012162E">
            <w:pPr>
              <w:rPr>
                <w:ins w:id="416" w:author="Norman Packard" w:date="2020-10-13T14:20:00Z"/>
              </w:rPr>
              <w:pPrChange w:id="417" w:author="Norman Packard" w:date="2020-10-13T14:21:00Z">
                <w:pPr>
                  <w:pStyle w:val="HTMLPreformatted"/>
                  <w:wordWrap w:val="0"/>
                  <w:textAlignment w:val="baseline"/>
                </w:pPr>
              </w:pPrChange>
            </w:pPr>
            <w:ins w:id="418" w:author="Norman Packard" w:date="2020-10-13T14:20:00Z">
              <w:r>
                <w:t>Serbia</w:t>
              </w:r>
            </w:ins>
          </w:p>
          <w:p w14:paraId="22CF39EF" w14:textId="77777777" w:rsidR="0012162E" w:rsidRDefault="0012162E" w:rsidP="0012162E">
            <w:pPr>
              <w:rPr>
                <w:ins w:id="419" w:author="Norman Packard" w:date="2020-10-13T14:20:00Z"/>
              </w:rPr>
              <w:pPrChange w:id="420" w:author="Norman Packard" w:date="2020-10-13T14:21:00Z">
                <w:pPr>
                  <w:pStyle w:val="HTMLPreformatted"/>
                  <w:wordWrap w:val="0"/>
                  <w:textAlignment w:val="baseline"/>
                </w:pPr>
              </w:pPrChange>
            </w:pPr>
            <w:ins w:id="421" w:author="Norman Packard" w:date="2020-10-13T14:20:00Z">
              <w:r>
                <w:t>South Africa</w:t>
              </w:r>
            </w:ins>
          </w:p>
          <w:p w14:paraId="02EE52EE" w14:textId="77777777" w:rsidR="0012162E" w:rsidRDefault="0012162E" w:rsidP="0012162E">
            <w:pPr>
              <w:rPr>
                <w:ins w:id="422" w:author="Norman Packard" w:date="2020-10-13T14:20:00Z"/>
              </w:rPr>
              <w:pPrChange w:id="423" w:author="Norman Packard" w:date="2020-10-13T14:21:00Z">
                <w:pPr>
                  <w:pStyle w:val="HTMLPreformatted"/>
                  <w:wordWrap w:val="0"/>
                  <w:textAlignment w:val="baseline"/>
                </w:pPr>
              </w:pPrChange>
            </w:pPr>
            <w:ins w:id="424" w:author="Norman Packard" w:date="2020-10-13T14:20:00Z">
              <w:r>
                <w:t>United States</w:t>
              </w:r>
            </w:ins>
          </w:p>
          <w:p w14:paraId="3CB6A9D3" w14:textId="77777777" w:rsidR="0012162E" w:rsidRPr="0012162E" w:rsidRDefault="0012162E" w:rsidP="0012162E">
            <w:pPr>
              <w:rPr>
                <w:ins w:id="425" w:author="Norman Packard" w:date="2020-10-11T23:11:00Z"/>
                <w:rFonts w:ascii="Times New Roman" w:eastAsia="Times New Roman" w:hAnsi="Times New Roman" w:cs="Times New Roman"/>
                <w:rPrChange w:id="426" w:author="Norman Packard" w:date="2020-10-13T14:20:00Z">
                  <w:rPr>
                    <w:ins w:id="427" w:author="Norman Packard" w:date="2020-10-11T23:11:00Z"/>
                    <w:rFonts w:ascii="Times New Roman" w:eastAsia="Times New Roman" w:hAnsi="Times New Roman" w:cs="Times New Roman"/>
                    <w:lang w:val="en-US"/>
                  </w:rPr>
                </w:rPrChange>
              </w:rPr>
            </w:pPr>
          </w:p>
        </w:tc>
        <w:tc>
          <w:tcPr>
            <w:tcW w:w="1925" w:type="dxa"/>
            <w:tcPrChange w:id="428" w:author="Norman Packard" w:date="2020-10-13T14:19:00Z">
              <w:tcPr>
                <w:tcW w:w="2253" w:type="dxa"/>
              </w:tcPr>
            </w:tcPrChange>
          </w:tcPr>
          <w:p w14:paraId="6E84B6AE" w14:textId="77777777" w:rsidR="0012162E" w:rsidRPr="0012162E" w:rsidRDefault="0012162E" w:rsidP="0012162E">
            <w:pPr>
              <w:rPr>
                <w:ins w:id="429" w:author="Norman Packard" w:date="2020-10-13T14:20:00Z"/>
                <w:lang w:val="it-IT"/>
                <w:rPrChange w:id="430" w:author="Norman Packard" w:date="2020-10-13T14:20:00Z">
                  <w:rPr>
                    <w:ins w:id="431" w:author="Norman Packard" w:date="2020-10-13T14:20:00Z"/>
                    <w:color w:val="000000"/>
                    <w:sz w:val="21"/>
                    <w:szCs w:val="21"/>
                  </w:rPr>
                </w:rPrChange>
              </w:rPr>
              <w:pPrChange w:id="432" w:author="Norman Packard" w:date="2020-10-13T14:21:00Z">
                <w:pPr>
                  <w:pStyle w:val="HTMLPreformatted"/>
                  <w:wordWrap w:val="0"/>
                  <w:textAlignment w:val="baseline"/>
                </w:pPr>
              </w:pPrChange>
            </w:pPr>
            <w:ins w:id="433" w:author="Norman Packard" w:date="2020-10-13T14:20:00Z">
              <w:r w:rsidRPr="0012162E">
                <w:rPr>
                  <w:lang w:val="it-IT"/>
                  <w:rPrChange w:id="434" w:author="Norman Packard" w:date="2020-10-13T14:20:00Z">
                    <w:rPr>
                      <w:color w:val="000000"/>
                      <w:sz w:val="21"/>
                      <w:szCs w:val="21"/>
                    </w:rPr>
                  </w:rPrChange>
                </w:rPr>
                <w:t>Albania</w:t>
              </w:r>
            </w:ins>
          </w:p>
          <w:p w14:paraId="74611A1C" w14:textId="77777777" w:rsidR="0012162E" w:rsidRPr="0012162E" w:rsidRDefault="0012162E" w:rsidP="0012162E">
            <w:pPr>
              <w:rPr>
                <w:ins w:id="435" w:author="Norman Packard" w:date="2020-10-13T14:20:00Z"/>
                <w:lang w:val="it-IT"/>
                <w:rPrChange w:id="436" w:author="Norman Packard" w:date="2020-10-13T14:20:00Z">
                  <w:rPr>
                    <w:ins w:id="437" w:author="Norman Packard" w:date="2020-10-13T14:20:00Z"/>
                    <w:color w:val="000000"/>
                    <w:sz w:val="21"/>
                    <w:szCs w:val="21"/>
                  </w:rPr>
                </w:rPrChange>
              </w:rPr>
              <w:pPrChange w:id="438" w:author="Norman Packard" w:date="2020-10-13T14:21:00Z">
                <w:pPr>
                  <w:pStyle w:val="HTMLPreformatted"/>
                  <w:wordWrap w:val="0"/>
                  <w:textAlignment w:val="baseline"/>
                </w:pPr>
              </w:pPrChange>
            </w:pPr>
            <w:ins w:id="439" w:author="Norman Packard" w:date="2020-10-13T14:20:00Z">
              <w:r w:rsidRPr="0012162E">
                <w:rPr>
                  <w:lang w:val="it-IT"/>
                  <w:rPrChange w:id="440" w:author="Norman Packard" w:date="2020-10-13T14:20:00Z">
                    <w:rPr>
                      <w:color w:val="000000"/>
                      <w:sz w:val="21"/>
                      <w:szCs w:val="21"/>
                    </w:rPr>
                  </w:rPrChange>
                </w:rPr>
                <w:t>Argentina</w:t>
              </w:r>
            </w:ins>
          </w:p>
          <w:p w14:paraId="4C338966" w14:textId="77777777" w:rsidR="0012162E" w:rsidRPr="0012162E" w:rsidRDefault="0012162E" w:rsidP="0012162E">
            <w:pPr>
              <w:rPr>
                <w:ins w:id="441" w:author="Norman Packard" w:date="2020-10-13T14:20:00Z"/>
                <w:lang w:val="it-IT"/>
                <w:rPrChange w:id="442" w:author="Norman Packard" w:date="2020-10-13T14:20:00Z">
                  <w:rPr>
                    <w:ins w:id="443" w:author="Norman Packard" w:date="2020-10-13T14:20:00Z"/>
                    <w:color w:val="000000"/>
                    <w:sz w:val="21"/>
                    <w:szCs w:val="21"/>
                  </w:rPr>
                </w:rPrChange>
              </w:rPr>
              <w:pPrChange w:id="444" w:author="Norman Packard" w:date="2020-10-13T14:21:00Z">
                <w:pPr>
                  <w:pStyle w:val="HTMLPreformatted"/>
                  <w:wordWrap w:val="0"/>
                  <w:textAlignment w:val="baseline"/>
                </w:pPr>
              </w:pPrChange>
            </w:pPr>
            <w:ins w:id="445" w:author="Norman Packard" w:date="2020-10-13T14:20:00Z">
              <w:r w:rsidRPr="0012162E">
                <w:rPr>
                  <w:lang w:val="it-IT"/>
                  <w:rPrChange w:id="446" w:author="Norman Packard" w:date="2020-10-13T14:20:00Z">
                    <w:rPr>
                      <w:color w:val="000000"/>
                      <w:sz w:val="21"/>
                      <w:szCs w:val="21"/>
                    </w:rPr>
                  </w:rPrChange>
                </w:rPr>
                <w:t>Australia</w:t>
              </w:r>
            </w:ins>
          </w:p>
          <w:p w14:paraId="702AF72D" w14:textId="77777777" w:rsidR="0012162E" w:rsidRPr="00A55EF7" w:rsidRDefault="0012162E" w:rsidP="0012162E">
            <w:pPr>
              <w:rPr>
                <w:ins w:id="447" w:author="Norman Packard" w:date="2020-10-13T14:20:00Z"/>
                <w:lang w:val="it-IT"/>
              </w:rPr>
              <w:pPrChange w:id="448" w:author="Norman Packard" w:date="2020-10-13T14:21:00Z">
                <w:pPr>
                  <w:pStyle w:val="HTMLPreformatted"/>
                  <w:wordWrap w:val="0"/>
                  <w:textAlignment w:val="baseline"/>
                </w:pPr>
              </w:pPrChange>
            </w:pPr>
            <w:ins w:id="449" w:author="Norman Packard" w:date="2020-10-13T14:20:00Z">
              <w:r w:rsidRPr="00A55EF7">
                <w:rPr>
                  <w:lang w:val="it-IT"/>
                </w:rPr>
                <w:t xml:space="preserve">Bosnia and </w:t>
              </w:r>
              <w:proofErr w:type="spellStart"/>
              <w:r w:rsidRPr="00A55EF7">
                <w:rPr>
                  <w:lang w:val="it-IT"/>
                </w:rPr>
                <w:t>Herzegovina</w:t>
              </w:r>
              <w:proofErr w:type="spellEnd"/>
            </w:ins>
          </w:p>
          <w:p w14:paraId="3B59737B" w14:textId="77777777" w:rsidR="0012162E" w:rsidRPr="00A55EF7" w:rsidRDefault="0012162E" w:rsidP="0012162E">
            <w:pPr>
              <w:rPr>
                <w:ins w:id="450" w:author="Norman Packard" w:date="2020-10-13T14:20:00Z"/>
                <w:lang w:val="it-IT"/>
              </w:rPr>
              <w:pPrChange w:id="451" w:author="Norman Packard" w:date="2020-10-13T14:21:00Z">
                <w:pPr>
                  <w:pStyle w:val="HTMLPreformatted"/>
                  <w:wordWrap w:val="0"/>
                  <w:textAlignment w:val="baseline"/>
                </w:pPr>
              </w:pPrChange>
            </w:pPr>
            <w:ins w:id="452" w:author="Norman Packard" w:date="2020-10-13T14:20:00Z">
              <w:r w:rsidRPr="00A55EF7">
                <w:rPr>
                  <w:lang w:val="it-IT"/>
                </w:rPr>
                <w:t>Colombia</w:t>
              </w:r>
            </w:ins>
          </w:p>
          <w:p w14:paraId="71B01284" w14:textId="77777777" w:rsidR="0012162E" w:rsidRPr="00A55EF7" w:rsidRDefault="0012162E" w:rsidP="0012162E">
            <w:pPr>
              <w:rPr>
                <w:ins w:id="453" w:author="Norman Packard" w:date="2020-10-13T14:20:00Z"/>
                <w:lang w:val="it-IT"/>
              </w:rPr>
              <w:pPrChange w:id="454" w:author="Norman Packard" w:date="2020-10-13T14:21:00Z">
                <w:pPr>
                  <w:pStyle w:val="HTMLPreformatted"/>
                  <w:wordWrap w:val="0"/>
                  <w:textAlignment w:val="baseline"/>
                </w:pPr>
              </w:pPrChange>
            </w:pPr>
            <w:proofErr w:type="spellStart"/>
            <w:ins w:id="455" w:author="Norman Packard" w:date="2020-10-13T14:20:00Z">
              <w:r w:rsidRPr="00A55EF7">
                <w:rPr>
                  <w:lang w:val="it-IT"/>
                </w:rPr>
                <w:t>Croatia</w:t>
              </w:r>
              <w:proofErr w:type="spellEnd"/>
            </w:ins>
          </w:p>
          <w:p w14:paraId="0AC3542F" w14:textId="77777777" w:rsidR="0012162E" w:rsidRPr="00A55EF7" w:rsidRDefault="0012162E" w:rsidP="0012162E">
            <w:pPr>
              <w:rPr>
                <w:ins w:id="456" w:author="Norman Packard" w:date="2020-10-13T14:20:00Z"/>
                <w:lang w:val="it-IT"/>
              </w:rPr>
              <w:pPrChange w:id="457" w:author="Norman Packard" w:date="2020-10-13T14:21:00Z">
                <w:pPr>
                  <w:pStyle w:val="HTMLPreformatted"/>
                  <w:wordWrap w:val="0"/>
                  <w:textAlignment w:val="baseline"/>
                </w:pPr>
              </w:pPrChange>
            </w:pPr>
            <w:proofErr w:type="spellStart"/>
            <w:ins w:id="458" w:author="Norman Packard" w:date="2020-10-13T14:20:00Z">
              <w:r w:rsidRPr="00A55EF7">
                <w:rPr>
                  <w:lang w:val="it-IT"/>
                </w:rPr>
                <w:t>Greece</w:t>
              </w:r>
              <w:proofErr w:type="spellEnd"/>
            </w:ins>
          </w:p>
          <w:p w14:paraId="028136DD" w14:textId="77777777" w:rsidR="0012162E" w:rsidRPr="00A55EF7" w:rsidRDefault="0012162E" w:rsidP="0012162E">
            <w:pPr>
              <w:rPr>
                <w:ins w:id="459" w:author="Norman Packard" w:date="2020-10-13T14:20:00Z"/>
                <w:lang w:val="it-IT"/>
              </w:rPr>
              <w:pPrChange w:id="460" w:author="Norman Packard" w:date="2020-10-13T14:21:00Z">
                <w:pPr>
                  <w:pStyle w:val="HTMLPreformatted"/>
                  <w:wordWrap w:val="0"/>
                  <w:textAlignment w:val="baseline"/>
                </w:pPr>
              </w:pPrChange>
            </w:pPr>
            <w:ins w:id="461" w:author="Norman Packard" w:date="2020-10-13T14:20:00Z">
              <w:r w:rsidRPr="00A55EF7">
                <w:rPr>
                  <w:lang w:val="it-IT"/>
                </w:rPr>
                <w:t>India</w:t>
              </w:r>
            </w:ins>
          </w:p>
          <w:p w14:paraId="32228112" w14:textId="77777777" w:rsidR="0012162E" w:rsidRPr="00A55EF7" w:rsidRDefault="0012162E" w:rsidP="0012162E">
            <w:pPr>
              <w:rPr>
                <w:ins w:id="462" w:author="Norman Packard" w:date="2020-10-13T14:20:00Z"/>
                <w:lang w:val="it-IT"/>
              </w:rPr>
              <w:pPrChange w:id="463" w:author="Norman Packard" w:date="2020-10-13T14:21:00Z">
                <w:pPr>
                  <w:pStyle w:val="HTMLPreformatted"/>
                  <w:wordWrap w:val="0"/>
                  <w:textAlignment w:val="baseline"/>
                </w:pPr>
              </w:pPrChange>
            </w:pPr>
            <w:ins w:id="464" w:author="Norman Packard" w:date="2020-10-13T14:20:00Z">
              <w:r w:rsidRPr="00A55EF7">
                <w:rPr>
                  <w:lang w:val="it-IT"/>
                </w:rPr>
                <w:t>Iraq</w:t>
              </w:r>
            </w:ins>
          </w:p>
          <w:p w14:paraId="70BE5FA3" w14:textId="77777777" w:rsidR="0012162E" w:rsidRPr="00A55EF7" w:rsidRDefault="0012162E" w:rsidP="0012162E">
            <w:pPr>
              <w:rPr>
                <w:ins w:id="465" w:author="Norman Packard" w:date="2020-10-13T14:20:00Z"/>
                <w:lang w:val="it-IT"/>
              </w:rPr>
              <w:pPrChange w:id="466" w:author="Norman Packard" w:date="2020-10-13T14:21:00Z">
                <w:pPr>
                  <w:pStyle w:val="HTMLPreformatted"/>
                  <w:wordWrap w:val="0"/>
                  <w:textAlignment w:val="baseline"/>
                </w:pPr>
              </w:pPrChange>
            </w:pPr>
            <w:proofErr w:type="spellStart"/>
            <w:ins w:id="467" w:author="Norman Packard" w:date="2020-10-13T14:20:00Z">
              <w:r w:rsidRPr="00A55EF7">
                <w:rPr>
                  <w:lang w:val="it-IT"/>
                </w:rPr>
                <w:t>Israel</w:t>
              </w:r>
              <w:proofErr w:type="spellEnd"/>
            </w:ins>
          </w:p>
          <w:p w14:paraId="5267E7BA" w14:textId="77777777" w:rsidR="0012162E" w:rsidRPr="00A55EF7" w:rsidRDefault="0012162E" w:rsidP="0012162E">
            <w:pPr>
              <w:rPr>
                <w:ins w:id="468" w:author="Norman Packard" w:date="2020-10-13T14:20:00Z"/>
                <w:lang w:val="it-IT"/>
              </w:rPr>
              <w:pPrChange w:id="469" w:author="Norman Packard" w:date="2020-10-13T14:21:00Z">
                <w:pPr>
                  <w:pStyle w:val="HTMLPreformatted"/>
                  <w:wordWrap w:val="0"/>
                  <w:textAlignment w:val="baseline"/>
                </w:pPr>
              </w:pPrChange>
            </w:pPr>
            <w:ins w:id="470" w:author="Norman Packard" w:date="2020-10-13T14:20:00Z">
              <w:r w:rsidRPr="00A55EF7">
                <w:rPr>
                  <w:lang w:val="it-IT"/>
                </w:rPr>
                <w:t>Lebanon</w:t>
              </w:r>
            </w:ins>
          </w:p>
          <w:p w14:paraId="7731999E" w14:textId="77777777" w:rsidR="0012162E" w:rsidRPr="00A55EF7" w:rsidRDefault="0012162E" w:rsidP="0012162E">
            <w:pPr>
              <w:rPr>
                <w:ins w:id="471" w:author="Norman Packard" w:date="2020-10-13T14:20:00Z"/>
                <w:lang w:val="it-IT"/>
              </w:rPr>
              <w:pPrChange w:id="472" w:author="Norman Packard" w:date="2020-10-13T14:21:00Z">
                <w:pPr>
                  <w:pStyle w:val="HTMLPreformatted"/>
                  <w:wordWrap w:val="0"/>
                  <w:textAlignment w:val="baseline"/>
                </w:pPr>
              </w:pPrChange>
            </w:pPr>
            <w:ins w:id="473" w:author="Norman Packard" w:date="2020-10-13T14:20:00Z">
              <w:r w:rsidRPr="00A55EF7">
                <w:rPr>
                  <w:lang w:val="it-IT"/>
                </w:rPr>
                <w:t>Morocco</w:t>
              </w:r>
            </w:ins>
          </w:p>
          <w:p w14:paraId="44DF3470" w14:textId="77777777" w:rsidR="0012162E" w:rsidRPr="00A55EF7" w:rsidRDefault="0012162E" w:rsidP="0012162E">
            <w:pPr>
              <w:rPr>
                <w:ins w:id="474" w:author="Norman Packard" w:date="2020-10-13T14:20:00Z"/>
                <w:lang w:val="it-IT"/>
              </w:rPr>
              <w:pPrChange w:id="475" w:author="Norman Packard" w:date="2020-10-13T14:21:00Z">
                <w:pPr>
                  <w:pStyle w:val="HTMLPreformatted"/>
                  <w:wordWrap w:val="0"/>
                  <w:textAlignment w:val="baseline"/>
                </w:pPr>
              </w:pPrChange>
            </w:pPr>
            <w:ins w:id="476" w:author="Norman Packard" w:date="2020-10-13T14:20:00Z">
              <w:r w:rsidRPr="00A55EF7">
                <w:rPr>
                  <w:lang w:val="it-IT"/>
                </w:rPr>
                <w:t>Philippines</w:t>
              </w:r>
            </w:ins>
          </w:p>
          <w:p w14:paraId="41EB9836" w14:textId="77777777" w:rsidR="0012162E" w:rsidRDefault="0012162E" w:rsidP="0012162E">
            <w:pPr>
              <w:rPr>
                <w:ins w:id="477" w:author="Norman Packard" w:date="2020-10-13T14:20:00Z"/>
              </w:rPr>
              <w:pPrChange w:id="478" w:author="Norman Packard" w:date="2020-10-13T14:21:00Z">
                <w:pPr>
                  <w:pStyle w:val="HTMLPreformatted"/>
                  <w:wordWrap w:val="0"/>
                  <w:textAlignment w:val="baseline"/>
                </w:pPr>
              </w:pPrChange>
            </w:pPr>
            <w:ins w:id="479" w:author="Norman Packard" w:date="2020-10-13T14:20:00Z">
              <w:r>
                <w:t>Romania</w:t>
              </w:r>
            </w:ins>
          </w:p>
          <w:p w14:paraId="063B1C33" w14:textId="77777777" w:rsidR="0012162E" w:rsidRDefault="0012162E" w:rsidP="0012162E">
            <w:pPr>
              <w:rPr>
                <w:ins w:id="480" w:author="Norman Packard" w:date="2020-10-13T14:20:00Z"/>
              </w:rPr>
              <w:pPrChange w:id="481" w:author="Norman Packard" w:date="2020-10-13T14:21:00Z">
                <w:pPr>
                  <w:pStyle w:val="HTMLPreformatted"/>
                  <w:wordWrap w:val="0"/>
                  <w:textAlignment w:val="baseline"/>
                </w:pPr>
              </w:pPrChange>
            </w:pPr>
            <w:ins w:id="482" w:author="Norman Packard" w:date="2020-10-13T14:20:00Z">
              <w:r>
                <w:t>Tunisia</w:t>
              </w:r>
            </w:ins>
          </w:p>
          <w:p w14:paraId="24B57612" w14:textId="77777777" w:rsidR="0012162E" w:rsidRDefault="0012162E" w:rsidP="0012162E">
            <w:pPr>
              <w:rPr>
                <w:ins w:id="483" w:author="Norman Packard" w:date="2020-10-13T14:20:00Z"/>
              </w:rPr>
              <w:pPrChange w:id="484" w:author="Norman Packard" w:date="2020-10-13T14:21:00Z">
                <w:pPr>
                  <w:pStyle w:val="HTMLPreformatted"/>
                  <w:wordWrap w:val="0"/>
                  <w:textAlignment w:val="baseline"/>
                </w:pPr>
              </w:pPrChange>
            </w:pPr>
            <w:ins w:id="485" w:author="Norman Packard" w:date="2020-10-13T14:20:00Z">
              <w:r>
                <w:t>Ukraine</w:t>
              </w:r>
            </w:ins>
          </w:p>
          <w:p w14:paraId="469DD600" w14:textId="3E1CB626" w:rsidR="0012162E" w:rsidRDefault="0012162E" w:rsidP="0012162E">
            <w:pPr>
              <w:rPr>
                <w:ins w:id="486" w:author="Norman Packard" w:date="2020-10-11T23:11:00Z"/>
                <w:rFonts w:ascii="Times New Roman" w:eastAsia="Times New Roman" w:hAnsi="Times New Roman" w:cs="Times New Roman"/>
                <w:lang w:val="en-US"/>
              </w:rPr>
            </w:pPr>
          </w:p>
        </w:tc>
        <w:tc>
          <w:tcPr>
            <w:tcW w:w="1494" w:type="dxa"/>
            <w:tcPrChange w:id="487" w:author="Norman Packard" w:date="2020-10-13T14:19:00Z">
              <w:tcPr>
                <w:tcW w:w="2253" w:type="dxa"/>
              </w:tcPr>
            </w:tcPrChange>
          </w:tcPr>
          <w:p w14:paraId="05B94956" w14:textId="77777777" w:rsidR="0012162E" w:rsidRDefault="0012162E" w:rsidP="0012162E">
            <w:pPr>
              <w:rPr>
                <w:ins w:id="488" w:author="Norman Packard" w:date="2020-10-13T14:20:00Z"/>
              </w:rPr>
              <w:pPrChange w:id="489" w:author="Norman Packard" w:date="2020-10-13T14:21:00Z">
                <w:pPr>
                  <w:pStyle w:val="HTMLPreformatted"/>
                  <w:wordWrap w:val="0"/>
                  <w:textAlignment w:val="baseline"/>
                </w:pPr>
              </w:pPrChange>
            </w:pPr>
            <w:ins w:id="490" w:author="Norman Packard" w:date="2020-10-13T14:20:00Z">
              <w:r>
                <w:t>Afghanistan</w:t>
              </w:r>
            </w:ins>
          </w:p>
          <w:p w14:paraId="303F1F9E" w14:textId="77777777" w:rsidR="0012162E" w:rsidRDefault="0012162E" w:rsidP="0012162E">
            <w:pPr>
              <w:rPr>
                <w:ins w:id="491" w:author="Norman Packard" w:date="2020-10-13T14:20:00Z"/>
                <w:lang w:val="en-US"/>
              </w:rPr>
              <w:pPrChange w:id="492" w:author="Norman Packard" w:date="2020-10-13T14:21:00Z">
                <w:pPr>
                  <w:pStyle w:val="HTMLPreformatted"/>
                  <w:wordWrap w:val="0"/>
                  <w:textAlignment w:val="baseline"/>
                </w:pPr>
              </w:pPrChange>
            </w:pPr>
            <w:ins w:id="493" w:author="Norman Packard" w:date="2020-10-13T14:20:00Z">
              <w:r>
                <w:t>Kyrgyzstan</w:t>
              </w:r>
            </w:ins>
          </w:p>
          <w:p w14:paraId="5CB97663" w14:textId="77777777" w:rsidR="0012162E" w:rsidRPr="004B752F" w:rsidRDefault="0012162E" w:rsidP="0012162E">
            <w:pPr>
              <w:rPr>
                <w:ins w:id="494" w:author="Norman Packard" w:date="2020-10-13T14:19:00Z"/>
                <w:rFonts w:ascii="Times New Roman" w:eastAsia="Times New Roman" w:hAnsi="Times New Roman" w:cs="Times New Roman"/>
                <w:lang w:val="en-US"/>
              </w:rPr>
            </w:pPr>
          </w:p>
        </w:tc>
      </w:tr>
    </w:tbl>
    <w:p w14:paraId="6C462DCB" w14:textId="5A4311F6" w:rsidR="004B752F" w:rsidRDefault="004B752F" w:rsidP="0023072A">
      <w:pPr>
        <w:rPr>
          <w:ins w:id="495" w:author="Norman Packard" w:date="2020-10-13T22:48:00Z"/>
          <w:rFonts w:ascii="Times New Roman" w:eastAsia="Times New Roman" w:hAnsi="Times New Roman" w:cs="Times New Roman"/>
          <w:lang w:val="en-US" w:eastAsia="ja-JP"/>
        </w:rPr>
      </w:pPr>
    </w:p>
    <w:p w14:paraId="6F750C0F" w14:textId="7014B643" w:rsidR="00DD1954" w:rsidRPr="00DD1954" w:rsidRDefault="00DD1954" w:rsidP="00DD1954">
      <w:pPr>
        <w:rPr>
          <w:ins w:id="496" w:author="Norman Packard" w:date="2020-10-13T22:48:00Z"/>
          <w:sz w:val="22"/>
          <w:szCs w:val="22"/>
        </w:rPr>
      </w:pPr>
      <w:ins w:id="497" w:author="Norman Packard" w:date="2020-10-13T22:48:00Z">
        <w:r w:rsidRPr="00F24362">
          <w:rPr>
            <w:b/>
            <w:bCs/>
            <w:sz w:val="22"/>
            <w:szCs w:val="22"/>
          </w:rPr>
          <w:t>Table S</w:t>
        </w:r>
      </w:ins>
      <w:proofErr w:type="gramStart"/>
      <w:ins w:id="498" w:author="Norman Packard" w:date="2020-10-13T22:49:00Z">
        <w:r>
          <w:rPr>
            <w:b/>
            <w:bCs/>
            <w:sz w:val="22"/>
            <w:szCs w:val="22"/>
          </w:rPr>
          <w:t>5</w:t>
        </w:r>
        <w:r>
          <w:rPr>
            <w:sz w:val="22"/>
            <w:szCs w:val="22"/>
          </w:rPr>
          <w:t xml:space="preserve">  Countries</w:t>
        </w:r>
        <w:proofErr w:type="gramEnd"/>
        <w:r>
          <w:rPr>
            <w:sz w:val="22"/>
            <w:szCs w:val="22"/>
          </w:rPr>
          <w:t xml:space="preserve"> in each class resulting from the consensus clustering.</w:t>
        </w:r>
      </w:ins>
      <w:ins w:id="499" w:author="Norman Packard" w:date="2020-10-13T22:50:00Z">
        <w:r>
          <w:rPr>
            <w:sz w:val="22"/>
            <w:szCs w:val="22"/>
          </w:rPr>
          <w:t xml:space="preserve"> These are shown on a world map in Figure 4 of the main text.</w:t>
        </w:r>
      </w:ins>
    </w:p>
    <w:p w14:paraId="5A14EA80" w14:textId="77777777" w:rsidR="00DD1954" w:rsidRPr="00DD1954" w:rsidRDefault="00DD1954" w:rsidP="0023072A">
      <w:pPr>
        <w:rPr>
          <w:ins w:id="500" w:author="Norman Packard" w:date="2020-10-11T22:58:00Z"/>
          <w:rFonts w:ascii="Times New Roman" w:eastAsia="Times New Roman" w:hAnsi="Times New Roman" w:cs="Times New Roman"/>
          <w:lang w:eastAsia="ja-JP"/>
          <w:rPrChange w:id="501" w:author="Norman Packard" w:date="2020-10-13T22:48:00Z">
            <w:rPr>
              <w:ins w:id="502" w:author="Norman Packard" w:date="2020-10-11T22:58:00Z"/>
              <w:rFonts w:ascii="Times New Roman" w:eastAsia="Times New Roman" w:hAnsi="Times New Roman" w:cs="Times New Roman"/>
              <w:lang w:val="en-US" w:eastAsia="ja-JP"/>
            </w:rPr>
          </w:rPrChange>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7C1D9E67" w:rsidR="00545522" w:rsidRDefault="00545522" w:rsidP="00021AD8">
      <w:pPr>
        <w:jc w:val="both"/>
        <w:rPr>
          <w:ins w:id="503" w:author="Norman Packard" w:date="2020-10-13T17:14:00Z"/>
        </w:rPr>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1752D0FA" w14:textId="77777777" w:rsidR="00A725C8" w:rsidRDefault="00A725C8" w:rsidP="00021AD8">
      <w:pPr>
        <w:jc w:val="both"/>
      </w:pP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5D470969" w:rsidR="00E838A3" w:rsidRDefault="00E838A3" w:rsidP="00021AD8">
      <w:pPr>
        <w:jc w:val="both"/>
        <w:rPr>
          <w:ins w:id="504" w:author="Norman Packard" w:date="2020-10-13T17:14:00Z"/>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0940F104" w14:textId="1B6AE133" w:rsidR="00A725C8" w:rsidRDefault="00A725C8" w:rsidP="00021AD8">
      <w:pPr>
        <w:jc w:val="both"/>
        <w:rPr>
          <w:ins w:id="505" w:author="Norman Packard" w:date="2020-10-13T17:14:00Z"/>
          <w:sz w:val="22"/>
          <w:szCs w:val="22"/>
        </w:rPr>
      </w:pPr>
    </w:p>
    <w:p w14:paraId="6E4E2496" w14:textId="0C10C0DF" w:rsidR="00A725C8" w:rsidRDefault="00A725C8" w:rsidP="00021AD8">
      <w:pPr>
        <w:jc w:val="both"/>
        <w:rPr>
          <w:sz w:val="22"/>
          <w:szCs w:val="22"/>
        </w:rPr>
      </w:pPr>
      <w:ins w:id="506" w:author="Norman Packard" w:date="2020-10-13T17:15:00Z">
        <w:r>
          <w:rPr>
            <w:sz w:val="22"/>
            <w:szCs w:val="22"/>
          </w:rPr>
          <w:t xml:space="preserve">The ODE’s for each of the models have parameters that are related to </w:t>
        </w:r>
      </w:ins>
      <w:ins w:id="507" w:author="Norman Packard" w:date="2020-10-13T17:16:00Z">
        <w:r w:rsidRPr="00A725C8">
          <w:rPr>
            <w:i/>
            <w:iCs/>
            <w:sz w:val="22"/>
            <w:szCs w:val="22"/>
            <w:rPrChange w:id="508" w:author="Norman Packard" w:date="2020-10-13T17:16:00Z">
              <w:rPr>
                <w:sz w:val="22"/>
                <w:szCs w:val="22"/>
              </w:rPr>
            </w:rPrChange>
          </w:rPr>
          <w:t>base parameters</w:t>
        </w:r>
        <w:r>
          <w:rPr>
            <w:sz w:val="22"/>
            <w:szCs w:val="22"/>
          </w:rPr>
          <w:t xml:space="preserve">, which include </w:t>
        </w:r>
      </w:ins>
      <w:ins w:id="509" w:author="Norman Packard" w:date="2020-10-13T17:15:00Z">
        <w:r>
          <w:rPr>
            <w:sz w:val="22"/>
            <w:szCs w:val="22"/>
          </w:rPr>
          <w:t>epi</w:t>
        </w:r>
      </w:ins>
      <w:ins w:id="510" w:author="Norman Packard" w:date="2020-10-13T17:16:00Z">
        <w:r>
          <w:rPr>
            <w:sz w:val="22"/>
            <w:szCs w:val="22"/>
          </w:rPr>
          <w:t>demiological parameters determining disease propagation, social parameters de</w:t>
        </w:r>
      </w:ins>
      <w:ins w:id="511" w:author="Norman Packard" w:date="2020-10-13T17:17:00Z">
        <w:r>
          <w:rPr>
            <w:sz w:val="22"/>
            <w:szCs w:val="22"/>
          </w:rPr>
          <w:t xml:space="preserve">termining the cautionary parameters, and economic parameters.  The relationship between ODE parameters and base parameters is shown in </w:t>
        </w:r>
        <w:proofErr w:type="spellStart"/>
        <w:r>
          <w:rPr>
            <w:sz w:val="22"/>
            <w:szCs w:val="22"/>
          </w:rPr>
          <w:t>T</w:t>
        </w:r>
      </w:ins>
      <w:ins w:id="512" w:author="Norman Packard" w:date="2020-10-13T17:18:00Z">
        <w:r>
          <w:rPr>
            <w:sz w:val="22"/>
            <w:szCs w:val="22"/>
          </w:rPr>
          <w:t>a</w:t>
        </w:r>
      </w:ins>
      <w:ins w:id="513" w:author="Norman Packard" w:date="2020-10-13T17:17:00Z">
        <w:r>
          <w:rPr>
            <w:sz w:val="22"/>
            <w:szCs w:val="22"/>
          </w:rPr>
          <w:t>able</w:t>
        </w:r>
        <w:proofErr w:type="spellEnd"/>
        <w:r>
          <w:rPr>
            <w:sz w:val="22"/>
            <w:szCs w:val="22"/>
          </w:rPr>
          <w:t xml:space="preserve"> S2.</w:t>
        </w:r>
      </w:ins>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514"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515"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516"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517"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518"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76B796B5"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xml:space="preserve">= </w:t>
            </w:r>
            <w:ins w:id="519" w:author="Norman Packard" w:date="2020-10-13T17:13:00Z">
              <w:r w:rsidR="00A725C8">
                <w:rPr>
                  <w:sz w:val="22"/>
                  <w:szCs w:val="22"/>
                </w:rPr>
                <w:t>1/</w:t>
              </w:r>
            </w:ins>
            <w:r w:rsidRPr="00312569">
              <w:rPr>
                <w:sz w:val="22"/>
                <w:szCs w:val="22"/>
              </w:rPr>
              <w:t>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520"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521"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522"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523"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524"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525"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52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527"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52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52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53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53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53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53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53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53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53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53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53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539"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72"/>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0FD12F1" w14:textId="77777777" w:rsidR="00393BAE" w:rsidRPr="00393BAE" w:rsidRDefault="0011114A" w:rsidP="00393BAE">
      <w:pPr>
        <w:pStyle w:val="EndNoteBibliography"/>
        <w:rPr>
          <w:noProof/>
        </w:rPr>
      </w:pPr>
      <w:r>
        <w:fldChar w:fldCharType="begin"/>
      </w:r>
      <w:r>
        <w:instrText xml:space="preserve"> ADDIN EN.REFLIST </w:instrText>
      </w:r>
      <w:r>
        <w:fldChar w:fldCharType="separate"/>
      </w:r>
      <w:r w:rsidR="00393BAE" w:rsidRPr="00393BAE">
        <w:rPr>
          <w:noProof/>
        </w:rPr>
        <w:t>1.</w:t>
      </w:r>
      <w:r w:rsidR="00393BAE" w:rsidRPr="00393BAE">
        <w:rPr>
          <w:noProof/>
        </w:rPr>
        <w:tab/>
        <w:t>Kermack, W.O., McKendrick, A.G., Walker, G.T.: A contribution to the mathematical theory of epidemics. Proceedings of the Royal Society of London. Series A, Containing Papers of a Mathematical and Physical Character 115,</w:t>
      </w:r>
      <w:r w:rsidR="00393BAE" w:rsidRPr="00393BAE">
        <w:rPr>
          <w:b/>
          <w:noProof/>
        </w:rPr>
        <w:t xml:space="preserve"> </w:t>
      </w:r>
      <w:r w:rsidR="00393BAE" w:rsidRPr="00393BAE">
        <w:rPr>
          <w:noProof/>
        </w:rPr>
        <w:t>700-721 (1927)</w:t>
      </w:r>
    </w:p>
    <w:p w14:paraId="0F056CD2" w14:textId="77777777" w:rsidR="00393BAE" w:rsidRPr="00393BAE" w:rsidRDefault="00393BAE" w:rsidP="00393BAE">
      <w:pPr>
        <w:pStyle w:val="EndNoteBibliography"/>
        <w:rPr>
          <w:noProof/>
        </w:rPr>
      </w:pPr>
      <w:r w:rsidRPr="00393BAE">
        <w:rPr>
          <w:noProof/>
        </w:rPr>
        <w:t>2.</w:t>
      </w:r>
      <w:r w:rsidRPr="00393BAE">
        <w:rPr>
          <w:noProof/>
        </w:rPr>
        <w:tab/>
        <w:t>Anderson, R.M., Anderson, B., May, R.M.: Infectious Diseases of Humans: Dynamics and Control. Oxford University Press, Oxford, UK (1992)</w:t>
      </w:r>
    </w:p>
    <w:p w14:paraId="697E7166" w14:textId="77777777" w:rsidR="00393BAE" w:rsidRPr="00393BAE" w:rsidRDefault="00393BAE" w:rsidP="00393BAE">
      <w:pPr>
        <w:pStyle w:val="EndNoteBibliography"/>
        <w:rPr>
          <w:noProof/>
        </w:rPr>
      </w:pPr>
      <w:r w:rsidRPr="00393BAE">
        <w:rPr>
          <w:noProof/>
        </w:rPr>
        <w:t>3.</w:t>
      </w:r>
      <w:r w:rsidRPr="00393BAE">
        <w:rPr>
          <w:noProof/>
        </w:rPr>
        <w:tab/>
        <w:t>Anderson, R., May, R.: Directly transmitted infections diseases: control by vaccination. Science 215,</w:t>
      </w:r>
      <w:r w:rsidRPr="00393BAE">
        <w:rPr>
          <w:b/>
          <w:noProof/>
        </w:rPr>
        <w:t xml:space="preserve"> </w:t>
      </w:r>
      <w:r w:rsidRPr="00393BAE">
        <w:rPr>
          <w:noProof/>
        </w:rPr>
        <w:t>1053-1060 (1982)</w:t>
      </w:r>
    </w:p>
    <w:p w14:paraId="33B9069A" w14:textId="77777777" w:rsidR="00393BAE" w:rsidRPr="00393BAE" w:rsidRDefault="00393BAE" w:rsidP="00393BAE">
      <w:pPr>
        <w:pStyle w:val="EndNoteBibliography"/>
        <w:rPr>
          <w:noProof/>
        </w:rPr>
      </w:pPr>
      <w:r w:rsidRPr="00393BAE">
        <w:rPr>
          <w:noProof/>
        </w:rPr>
        <w:t>4.</w:t>
      </w:r>
      <w:r w:rsidRPr="00393BAE">
        <w:rPr>
          <w:noProof/>
        </w:rPr>
        <w:tab/>
        <w:t>Hethcote, H.W.: The Mathematics of Infectious Diseases. SIAM Rev. 42,</w:t>
      </w:r>
      <w:r w:rsidRPr="00393BAE">
        <w:rPr>
          <w:b/>
          <w:noProof/>
        </w:rPr>
        <w:t xml:space="preserve"> </w:t>
      </w:r>
      <w:r w:rsidRPr="00393BAE">
        <w:rPr>
          <w:noProof/>
        </w:rPr>
        <w:t>599–653 (2000)</w:t>
      </w:r>
    </w:p>
    <w:p w14:paraId="4D8FE341" w14:textId="77777777" w:rsidR="00393BAE" w:rsidRPr="00393BAE" w:rsidRDefault="00393BAE" w:rsidP="00393BAE">
      <w:pPr>
        <w:pStyle w:val="EndNoteBibliography"/>
        <w:rPr>
          <w:noProof/>
        </w:rPr>
      </w:pPr>
      <w:r w:rsidRPr="00393BAE">
        <w:rPr>
          <w:noProof/>
        </w:rPr>
        <w:t>5.</w:t>
      </w:r>
      <w:r w:rsidRPr="00393BAE">
        <w:rPr>
          <w:noProof/>
        </w:rPr>
        <w:tab/>
        <w:t>Wu, Z., McGoogan, J.M.: Characteristics of and Important Lessons from the Coronavirus Disease 2019 (COVID-19) Outbreak in China: Summary of a Report of 72 314 Cases from the Chinese Center for Disease Control and Prevention. . JAMA 323,</w:t>
      </w:r>
      <w:r w:rsidRPr="00393BAE">
        <w:rPr>
          <w:b/>
          <w:noProof/>
        </w:rPr>
        <w:t xml:space="preserve"> </w:t>
      </w:r>
      <w:r w:rsidRPr="00393BAE">
        <w:rPr>
          <w:noProof/>
        </w:rPr>
        <w:t>1239–1242 (2020)</w:t>
      </w:r>
    </w:p>
    <w:p w14:paraId="313E799E" w14:textId="77777777" w:rsidR="00393BAE" w:rsidRPr="00393BAE" w:rsidRDefault="00393BAE" w:rsidP="00393BAE">
      <w:pPr>
        <w:pStyle w:val="EndNoteBibliography"/>
        <w:rPr>
          <w:noProof/>
        </w:rPr>
      </w:pPr>
      <w:r w:rsidRPr="00393BAE">
        <w:rPr>
          <w:noProof/>
        </w:rPr>
        <w:t>6.</w:t>
      </w:r>
      <w:r w:rsidRPr="00393BAE">
        <w:rPr>
          <w:noProof/>
        </w:rPr>
        <w:tab/>
        <w:t>Lin, Q., Zhao, S., Gao, D., Lou, Y., Yang, S., Musa, S.S., Wang, M.H., Cai, Y., Wang, W., Yang, L., He, D.: A conceptual model for the coronavirus disease 2019 (COVID-19) outbreak in Wuhan, China with individual reaction and governmental action. Int. J. Infect. Dis. 93,</w:t>
      </w:r>
      <w:r w:rsidRPr="00393BAE">
        <w:rPr>
          <w:b/>
          <w:noProof/>
        </w:rPr>
        <w:t xml:space="preserve"> </w:t>
      </w:r>
      <w:r w:rsidRPr="00393BAE">
        <w:rPr>
          <w:noProof/>
        </w:rPr>
        <w:t>211-216 (2020)</w:t>
      </w:r>
    </w:p>
    <w:p w14:paraId="722122FE" w14:textId="77777777" w:rsidR="00393BAE" w:rsidRPr="00393BAE" w:rsidRDefault="00393BAE" w:rsidP="00393BAE">
      <w:pPr>
        <w:pStyle w:val="EndNoteBibliography"/>
        <w:rPr>
          <w:noProof/>
        </w:rPr>
      </w:pPr>
      <w:r w:rsidRPr="00393BAE">
        <w:rPr>
          <w:noProof/>
        </w:rPr>
        <w:t>7.</w:t>
      </w:r>
      <w:r w:rsidRPr="00393BAE">
        <w:rPr>
          <w:noProof/>
        </w:rPr>
        <w:tab/>
        <w:t>Giordano, G., Blanchini, F., Bruno, R., Colaneri, P., Di Filippo, A., Di Matteo, A., Colaneri, M.: Modelling the COVID-19 epidemic and implementation of population-wide interventions in Italy. Nature Medicine (2020)</w:t>
      </w:r>
    </w:p>
    <w:p w14:paraId="3CE991B8" w14:textId="77777777" w:rsidR="00393BAE" w:rsidRPr="00393BAE" w:rsidRDefault="00393BAE" w:rsidP="00393BAE">
      <w:pPr>
        <w:pStyle w:val="EndNoteBibliography"/>
        <w:rPr>
          <w:noProof/>
        </w:rPr>
      </w:pPr>
      <w:r w:rsidRPr="00393BAE">
        <w:rPr>
          <w:noProof/>
        </w:rPr>
        <w:t>8.</w:t>
      </w:r>
      <w:r w:rsidRPr="00393BAE">
        <w:rPr>
          <w:noProof/>
        </w:rPr>
        <w:tab/>
        <w:t>Gumel, A.B., Ruan, S., Day, T., Watmough, J., Brauer, F., van den Driessche, P., Gabrielson, D., Bowman, C., Alexander, M.E., Ardal, S., Wu, J., Sahai, B.M.: Modelling strategies for controlling SARS outbreaks. Proc Biol Sci 271,</w:t>
      </w:r>
      <w:r w:rsidRPr="00393BAE">
        <w:rPr>
          <w:b/>
          <w:noProof/>
        </w:rPr>
        <w:t xml:space="preserve"> </w:t>
      </w:r>
      <w:r w:rsidRPr="00393BAE">
        <w:rPr>
          <w:noProof/>
        </w:rPr>
        <w:t>2223-2232 (2004)</w:t>
      </w:r>
    </w:p>
    <w:p w14:paraId="15856C98" w14:textId="77777777" w:rsidR="00393BAE" w:rsidRPr="00393BAE" w:rsidRDefault="00393BAE" w:rsidP="00393BAE">
      <w:pPr>
        <w:pStyle w:val="EndNoteBibliography"/>
        <w:rPr>
          <w:noProof/>
        </w:rPr>
      </w:pPr>
      <w:r w:rsidRPr="00393BAE">
        <w:rPr>
          <w:noProof/>
        </w:rPr>
        <w:t>9.</w:t>
      </w:r>
      <w:r w:rsidRPr="00393BAE">
        <w:rPr>
          <w:noProof/>
        </w:rPr>
        <w:tab/>
        <w:t>Klepac, P., Kucharski, A.J., Conlan, A.J., Kissler, S., Tang, M., Fry, H., Gog, J.R.: Contacts in context: large-scale setting-specific social mixing matrices from the BBC Pandemic project. medRxiv (2020)</w:t>
      </w:r>
    </w:p>
    <w:p w14:paraId="2C6A1292" w14:textId="77777777" w:rsidR="00393BAE" w:rsidRPr="00393BAE" w:rsidRDefault="00393BAE" w:rsidP="00393BAE">
      <w:pPr>
        <w:pStyle w:val="EndNoteBibliography"/>
        <w:rPr>
          <w:noProof/>
        </w:rPr>
      </w:pPr>
      <w:r w:rsidRPr="00393BAE">
        <w:rPr>
          <w:noProof/>
        </w:rPr>
        <w:t>10.</w:t>
      </w:r>
      <w:r w:rsidRPr="00393BA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393BAE">
        <w:rPr>
          <w:b/>
          <w:noProof/>
        </w:rPr>
        <w:t xml:space="preserve"> </w:t>
      </w:r>
      <w:r w:rsidRPr="00393BAE">
        <w:rPr>
          <w:noProof/>
        </w:rPr>
        <w:t>e261-e270 (2020)</w:t>
      </w:r>
    </w:p>
    <w:p w14:paraId="23521001" w14:textId="77777777" w:rsidR="00393BAE" w:rsidRPr="00393BAE" w:rsidRDefault="00393BAE" w:rsidP="00393BAE">
      <w:pPr>
        <w:pStyle w:val="EndNoteBibliography"/>
        <w:rPr>
          <w:noProof/>
        </w:rPr>
      </w:pPr>
      <w:r w:rsidRPr="00393BAE">
        <w:rPr>
          <w:noProof/>
        </w:rPr>
        <w:t>11.</w:t>
      </w:r>
      <w:r w:rsidRPr="00393BAE">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393BAE">
        <w:rPr>
          <w:b/>
          <w:noProof/>
        </w:rPr>
        <w:t xml:space="preserve"> </w:t>
      </w:r>
      <w:r w:rsidRPr="00393BAE">
        <w:rPr>
          <w:noProof/>
        </w:rPr>
        <w:t>e488-e496 (2020)</w:t>
      </w:r>
    </w:p>
    <w:p w14:paraId="43270A7F" w14:textId="77777777" w:rsidR="00393BAE" w:rsidRPr="00393BAE" w:rsidRDefault="00393BAE" w:rsidP="00393BAE">
      <w:pPr>
        <w:pStyle w:val="EndNoteBibliography"/>
        <w:rPr>
          <w:noProof/>
        </w:rPr>
      </w:pPr>
      <w:r w:rsidRPr="00393BAE">
        <w:rPr>
          <w:noProof/>
        </w:rPr>
        <w:t>12.</w:t>
      </w:r>
      <w:r w:rsidRPr="00393BA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393BAE">
        <w:rPr>
          <w:b/>
          <w:noProof/>
        </w:rPr>
        <w:t xml:space="preserve"> </w:t>
      </w:r>
      <w:r w:rsidRPr="00393BAE">
        <w:rPr>
          <w:noProof/>
        </w:rPr>
        <w:t>553-558 (2020)</w:t>
      </w:r>
    </w:p>
    <w:p w14:paraId="6C1D9EC4" w14:textId="77777777" w:rsidR="00393BAE" w:rsidRPr="00393BAE" w:rsidRDefault="00393BAE" w:rsidP="00393BAE">
      <w:pPr>
        <w:pStyle w:val="EndNoteBibliography"/>
        <w:rPr>
          <w:noProof/>
        </w:rPr>
      </w:pPr>
      <w:r w:rsidRPr="00393BAE">
        <w:rPr>
          <w:noProof/>
        </w:rPr>
        <w:lastRenderedPageBreak/>
        <w:t>13.</w:t>
      </w:r>
      <w:r w:rsidRPr="00393BAE">
        <w:rPr>
          <w:noProof/>
        </w:rPr>
        <w:tab/>
        <w:t>Angulo, J., Yu, H.-L., Langousis, A., Kolovos, A., Wang, J., Madrid, A.E., Christakos, G.: Spatiotemporal Infectious Disease Modeling: A BME-SIR Approach. PLOS ONE 8,</w:t>
      </w:r>
      <w:r w:rsidRPr="00393BAE">
        <w:rPr>
          <w:b/>
          <w:noProof/>
        </w:rPr>
        <w:t xml:space="preserve"> </w:t>
      </w:r>
      <w:r w:rsidRPr="00393BAE">
        <w:rPr>
          <w:noProof/>
        </w:rPr>
        <w:t>e72168 (2013)</w:t>
      </w:r>
    </w:p>
    <w:p w14:paraId="65120914" w14:textId="77777777" w:rsidR="00393BAE" w:rsidRPr="00393BAE" w:rsidRDefault="00393BAE" w:rsidP="00393BAE">
      <w:pPr>
        <w:pStyle w:val="EndNoteBibliography"/>
        <w:rPr>
          <w:noProof/>
        </w:rPr>
      </w:pPr>
      <w:r w:rsidRPr="00393BAE">
        <w:rPr>
          <w:noProof/>
        </w:rPr>
        <w:t>14.</w:t>
      </w:r>
      <w:r w:rsidRPr="00393BAE">
        <w:rPr>
          <w:noProof/>
        </w:rPr>
        <w:tab/>
        <w:t>Keeling, M.J.: The effects of local spatial structure on epidemiological invasions. Proc Biol Sci 266,</w:t>
      </w:r>
      <w:r w:rsidRPr="00393BAE">
        <w:rPr>
          <w:b/>
          <w:noProof/>
        </w:rPr>
        <w:t xml:space="preserve"> </w:t>
      </w:r>
      <w:r w:rsidRPr="00393BAE">
        <w:rPr>
          <w:noProof/>
        </w:rPr>
        <w:t>859-867 (1999)</w:t>
      </w:r>
    </w:p>
    <w:p w14:paraId="29A2F1A7" w14:textId="77777777" w:rsidR="00393BAE" w:rsidRPr="00393BAE" w:rsidRDefault="00393BAE" w:rsidP="00393BAE">
      <w:pPr>
        <w:pStyle w:val="EndNoteBibliography"/>
        <w:rPr>
          <w:noProof/>
        </w:rPr>
      </w:pPr>
      <w:r w:rsidRPr="00393BAE">
        <w:rPr>
          <w:noProof/>
        </w:rPr>
        <w:t>15.</w:t>
      </w:r>
      <w:r w:rsidRPr="00393BAE">
        <w:rPr>
          <w:noProof/>
        </w:rPr>
        <w:tab/>
        <w:t>Danon, L., Brooks-Pollock, E., Bailey, M., Keeling, M.J.: A spatial model of CoVID-19 transmission in England and Wales: early spread and peak timing. medRxiv 2020.2002.2012.20022566 (2020)</w:t>
      </w:r>
    </w:p>
    <w:p w14:paraId="64561136" w14:textId="77777777" w:rsidR="00393BAE" w:rsidRPr="00393BAE" w:rsidRDefault="00393BAE" w:rsidP="00393BAE">
      <w:pPr>
        <w:pStyle w:val="EndNoteBibliography"/>
        <w:rPr>
          <w:noProof/>
        </w:rPr>
      </w:pPr>
      <w:r w:rsidRPr="00393BAE">
        <w:rPr>
          <w:noProof/>
        </w:rPr>
        <w:t>16.</w:t>
      </w:r>
      <w:r w:rsidRPr="00393BAE">
        <w:rPr>
          <w:noProof/>
        </w:rPr>
        <w:tab/>
        <w:t>Epstein, J.M., Parker, J., Cummings, D., Hammond, R.A.: Coupled Contagion Dynamics of Fear and Disease: Mathematical and Computational Explorations. PLOS ONE 3,</w:t>
      </w:r>
      <w:r w:rsidRPr="00393BAE">
        <w:rPr>
          <w:b/>
          <w:noProof/>
        </w:rPr>
        <w:t xml:space="preserve"> </w:t>
      </w:r>
      <w:r w:rsidRPr="00393BAE">
        <w:rPr>
          <w:noProof/>
        </w:rPr>
        <w:t>e3955 (2008)</w:t>
      </w:r>
    </w:p>
    <w:p w14:paraId="102FCE34" w14:textId="77777777" w:rsidR="00393BAE" w:rsidRPr="00393BAE" w:rsidRDefault="00393BAE" w:rsidP="00393BAE">
      <w:pPr>
        <w:pStyle w:val="EndNoteBibliography"/>
        <w:rPr>
          <w:noProof/>
        </w:rPr>
      </w:pPr>
      <w:r w:rsidRPr="00393BAE">
        <w:rPr>
          <w:noProof/>
        </w:rPr>
        <w:t>17.</w:t>
      </w:r>
      <w:r w:rsidRPr="00393BAE">
        <w:rPr>
          <w:noProof/>
        </w:rPr>
        <w:tab/>
        <w:t>Ziff, A.L., Ziff, R.M.: Fractal kinetics of COVID-19 pandemic. medRxiv (2020)</w:t>
      </w:r>
    </w:p>
    <w:p w14:paraId="2F32C812" w14:textId="77777777" w:rsidR="00393BAE" w:rsidRPr="00393BAE" w:rsidRDefault="00393BAE" w:rsidP="00393BAE">
      <w:pPr>
        <w:pStyle w:val="EndNoteBibliography"/>
        <w:rPr>
          <w:noProof/>
        </w:rPr>
      </w:pPr>
      <w:r w:rsidRPr="00393BAE">
        <w:rPr>
          <w:noProof/>
        </w:rPr>
        <w:t>18.</w:t>
      </w:r>
      <w:r w:rsidRPr="00393BAE">
        <w:rPr>
          <w:noProof/>
        </w:rPr>
        <w:tab/>
        <w:t>Simoes, J.M.: Spatial Epidemic Modelling in Social Networks. AIP Conference Proceedings 776,</w:t>
      </w:r>
      <w:r w:rsidRPr="00393BAE">
        <w:rPr>
          <w:b/>
          <w:noProof/>
        </w:rPr>
        <w:t xml:space="preserve"> </w:t>
      </w:r>
      <w:r w:rsidRPr="00393BAE">
        <w:rPr>
          <w:noProof/>
        </w:rPr>
        <w:t>287-297 (2005)</w:t>
      </w:r>
    </w:p>
    <w:p w14:paraId="21696725" w14:textId="77777777" w:rsidR="00393BAE" w:rsidRPr="00393BAE" w:rsidRDefault="00393BAE" w:rsidP="00393BAE">
      <w:pPr>
        <w:pStyle w:val="EndNoteBibliography"/>
        <w:rPr>
          <w:noProof/>
        </w:rPr>
      </w:pPr>
      <w:r w:rsidRPr="00393BAE">
        <w:rPr>
          <w:noProof/>
        </w:rPr>
        <w:t>19.</w:t>
      </w:r>
      <w:r w:rsidRPr="00393BAE">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393BAE">
        <w:rPr>
          <w:b/>
          <w:noProof/>
        </w:rPr>
        <w:t xml:space="preserve"> </w:t>
      </w:r>
      <w:r w:rsidRPr="00393BAE">
        <w:rPr>
          <w:noProof/>
        </w:rPr>
        <w:t>041102 (2020)</w:t>
      </w:r>
    </w:p>
    <w:p w14:paraId="48B72A2F" w14:textId="77777777" w:rsidR="00393BAE" w:rsidRPr="00393BAE" w:rsidRDefault="00393BAE" w:rsidP="00393BAE">
      <w:pPr>
        <w:pStyle w:val="EndNoteBibliography"/>
        <w:rPr>
          <w:noProof/>
        </w:rPr>
      </w:pPr>
      <w:r w:rsidRPr="00393BAE">
        <w:rPr>
          <w:noProof/>
        </w:rPr>
        <w:t>20.</w:t>
      </w:r>
      <w:r w:rsidRPr="00393BAE">
        <w:rPr>
          <w:noProof/>
        </w:rPr>
        <w:tab/>
        <w:t>Hunter, E., Mac Namee, B., Kelleher, J.D.: A Taxonomy for Agent-Based Models in Human Infectious Disease Epidemiology. Journal of Artificial Societies and Social Simulation 20,</w:t>
      </w:r>
      <w:r w:rsidRPr="00393BAE">
        <w:rPr>
          <w:b/>
          <w:noProof/>
        </w:rPr>
        <w:t xml:space="preserve"> </w:t>
      </w:r>
      <w:r w:rsidRPr="00393BAE">
        <w:rPr>
          <w:noProof/>
        </w:rPr>
        <w:t>2 (2017)</w:t>
      </w:r>
    </w:p>
    <w:p w14:paraId="1179D16B" w14:textId="77777777" w:rsidR="00393BAE" w:rsidRPr="00393BAE" w:rsidRDefault="00393BAE" w:rsidP="00393BAE">
      <w:pPr>
        <w:pStyle w:val="EndNoteBibliography"/>
        <w:rPr>
          <w:noProof/>
        </w:rPr>
      </w:pPr>
      <w:r w:rsidRPr="00393BAE">
        <w:rPr>
          <w:noProof/>
        </w:rPr>
        <w:t>21.</w:t>
      </w:r>
      <w:r w:rsidRPr="00393BA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393BAE">
        <w:rPr>
          <w:b/>
          <w:noProof/>
        </w:rPr>
        <w:t xml:space="preserve"> </w:t>
      </w:r>
      <w:r w:rsidRPr="00393BAE">
        <w:rPr>
          <w:noProof/>
        </w:rPr>
        <w:t>395 (2020)</w:t>
      </w:r>
    </w:p>
    <w:p w14:paraId="50560224" w14:textId="77777777" w:rsidR="00393BAE" w:rsidRPr="00393BAE" w:rsidRDefault="00393BAE" w:rsidP="00393BAE">
      <w:pPr>
        <w:pStyle w:val="EndNoteBibliography"/>
        <w:rPr>
          <w:noProof/>
        </w:rPr>
      </w:pPr>
      <w:r w:rsidRPr="00393BAE">
        <w:rPr>
          <w:noProof/>
        </w:rPr>
        <w:t>22.</w:t>
      </w:r>
      <w:r w:rsidRPr="00393BAE">
        <w:rPr>
          <w:noProof/>
        </w:rPr>
        <w:tab/>
        <w:t>Wang, C.J., Ng, C.Y., Brook, R.H.: Response to COVID-19 in Taiwan: Big Data Analytics, New Technology, and Proactive Testing. JAMA 323,</w:t>
      </w:r>
      <w:r w:rsidRPr="00393BAE">
        <w:rPr>
          <w:b/>
          <w:noProof/>
        </w:rPr>
        <w:t xml:space="preserve"> </w:t>
      </w:r>
      <w:r w:rsidRPr="00393BAE">
        <w:rPr>
          <w:noProof/>
        </w:rPr>
        <w:t>1341-1342 (2020)</w:t>
      </w:r>
    </w:p>
    <w:p w14:paraId="403B0A5B" w14:textId="77777777" w:rsidR="00393BAE" w:rsidRPr="00393BAE" w:rsidRDefault="00393BAE" w:rsidP="00393BAE">
      <w:pPr>
        <w:pStyle w:val="EndNoteBibliography"/>
        <w:rPr>
          <w:noProof/>
        </w:rPr>
      </w:pPr>
      <w:r w:rsidRPr="00393BAE">
        <w:rPr>
          <w:noProof/>
        </w:rPr>
        <w:t>23.</w:t>
      </w:r>
      <w:r w:rsidRPr="00393BAE">
        <w:rPr>
          <w:noProof/>
        </w:rPr>
        <w:tab/>
        <w:t>Zhou, C., Su, F., Pei, T., Zhang, A., Du, Y., Luo, B., Cao, Z., Wang, J., Yuan, W., Zhu, Y., Song, C., Chen, J., Xu, J., Li, F., Ma, T., Jiang, L., Yan, F., Yi, J., Hu, Y., Liao, Y., Xiao, H.: COVID-19: Challenges to GIS with Big Data. Geography and Sustainability 1,</w:t>
      </w:r>
      <w:r w:rsidRPr="00393BAE">
        <w:rPr>
          <w:b/>
          <w:noProof/>
        </w:rPr>
        <w:t xml:space="preserve"> </w:t>
      </w:r>
      <w:r w:rsidRPr="00393BAE">
        <w:rPr>
          <w:noProof/>
        </w:rPr>
        <w:t>77-87 (2020)</w:t>
      </w:r>
    </w:p>
    <w:p w14:paraId="6F04463F" w14:textId="77777777" w:rsidR="00393BAE" w:rsidRPr="00393BAE" w:rsidRDefault="00393BAE" w:rsidP="00393BAE">
      <w:pPr>
        <w:pStyle w:val="EndNoteBibliography"/>
        <w:rPr>
          <w:noProof/>
        </w:rPr>
      </w:pPr>
      <w:r w:rsidRPr="00393BAE">
        <w:rPr>
          <w:noProof/>
        </w:rPr>
        <w:t>24.</w:t>
      </w:r>
      <w:r w:rsidRPr="00393BAE">
        <w:rPr>
          <w:noProof/>
        </w:rPr>
        <w:tab/>
        <w:t>Chowell, G., Sattenspiel, L., Bansal, S., Viboud, C.: Mathematical models to characterize early epidemic growth: A review. Phys Life Rev 18,</w:t>
      </w:r>
      <w:r w:rsidRPr="00393BAE">
        <w:rPr>
          <w:b/>
          <w:noProof/>
        </w:rPr>
        <w:t xml:space="preserve"> </w:t>
      </w:r>
      <w:r w:rsidRPr="00393BAE">
        <w:rPr>
          <w:noProof/>
        </w:rPr>
        <w:t>66-97 (2016)</w:t>
      </w:r>
    </w:p>
    <w:p w14:paraId="58F74FBA" w14:textId="77777777" w:rsidR="00393BAE" w:rsidRPr="00393BAE" w:rsidRDefault="00393BAE" w:rsidP="00393BAE">
      <w:pPr>
        <w:pStyle w:val="EndNoteBibliography"/>
        <w:rPr>
          <w:noProof/>
        </w:rPr>
      </w:pPr>
      <w:r w:rsidRPr="00393BAE">
        <w:rPr>
          <w:noProof/>
        </w:rPr>
        <w:t>25.</w:t>
      </w:r>
      <w:r w:rsidRPr="00393BAE">
        <w:rPr>
          <w:noProof/>
        </w:rPr>
        <w:tab/>
        <w:t>Okell, L.C., Verity, R., Watson, O.J., Mishra, S., Walker, P., Whittaker, C., Katzourakis, A., Donnelly, C.A., Riley, S., Ghani, A.C.: Have deaths from COVID-19 in Europe plateaued due to herd immunity? Lancet (London, England) (2020)</w:t>
      </w:r>
    </w:p>
    <w:p w14:paraId="27882DFA" w14:textId="77777777" w:rsidR="00393BAE" w:rsidRPr="00393BAE" w:rsidRDefault="00393BAE" w:rsidP="00393BAE">
      <w:pPr>
        <w:pStyle w:val="EndNoteBibliography"/>
        <w:rPr>
          <w:noProof/>
        </w:rPr>
      </w:pPr>
      <w:r w:rsidRPr="00393BAE">
        <w:rPr>
          <w:noProof/>
        </w:rPr>
        <w:t>26.</w:t>
      </w:r>
      <w:r w:rsidRPr="00393BAE">
        <w:rPr>
          <w:noProof/>
        </w:rPr>
        <w:tab/>
        <w:t>Bruinen de Bruin, Y., Lequarre, A.-S., McCourt, J., Clevestig, P., Pigazzani, F., Zare Jeddi, M., Colosio, C., Goulart, M.: Initial impacts of global risk mitigation measures taken during the combatting of the COVID-19 pandemic. Safety Science 128,</w:t>
      </w:r>
      <w:r w:rsidRPr="00393BAE">
        <w:rPr>
          <w:b/>
          <w:noProof/>
        </w:rPr>
        <w:t xml:space="preserve"> </w:t>
      </w:r>
      <w:r w:rsidRPr="00393BAE">
        <w:rPr>
          <w:noProof/>
        </w:rPr>
        <w:t>104773 (2020)</w:t>
      </w:r>
    </w:p>
    <w:p w14:paraId="2B1896C9" w14:textId="77777777" w:rsidR="00393BAE" w:rsidRPr="00393BAE" w:rsidRDefault="00393BAE" w:rsidP="00393BAE">
      <w:pPr>
        <w:pStyle w:val="EndNoteBibliography"/>
        <w:rPr>
          <w:noProof/>
        </w:rPr>
      </w:pPr>
      <w:r w:rsidRPr="00393BAE">
        <w:rPr>
          <w:noProof/>
        </w:rPr>
        <w:t>27.</w:t>
      </w:r>
      <w:r w:rsidRPr="00393BAE">
        <w:rPr>
          <w:noProof/>
        </w:rPr>
        <w:tab/>
        <w:t>Johnston, M.D., Pell, B.: A Dynamical Framework for Modeling Fear of Infection and Frustration with Social Distancing in COVID-19 Spread. arXiv preprint arXiv:2008.06023 (2020)</w:t>
      </w:r>
    </w:p>
    <w:p w14:paraId="41BCA68F" w14:textId="77777777" w:rsidR="00393BAE" w:rsidRPr="00393BAE" w:rsidRDefault="00393BAE" w:rsidP="00393BAE">
      <w:pPr>
        <w:pStyle w:val="EndNoteBibliography"/>
        <w:rPr>
          <w:noProof/>
        </w:rPr>
      </w:pPr>
      <w:r w:rsidRPr="00393BAE">
        <w:rPr>
          <w:noProof/>
        </w:rPr>
        <w:t>28.</w:t>
      </w:r>
      <w:r w:rsidRPr="00393BAE">
        <w:rPr>
          <w:noProof/>
        </w:rPr>
        <w:tab/>
        <w:t>Ghosh, I.: Modeling the effects of prosocial awareness on COVID-19 dynamics: A case study on Colombia. arXiv preprint arXiv:2008.09109 (2020)</w:t>
      </w:r>
    </w:p>
    <w:p w14:paraId="5EFB9742" w14:textId="77777777" w:rsidR="00393BAE" w:rsidRPr="00393BAE" w:rsidRDefault="00393BAE" w:rsidP="00393BAE">
      <w:pPr>
        <w:pStyle w:val="EndNoteBibliography"/>
        <w:rPr>
          <w:noProof/>
        </w:rPr>
      </w:pPr>
      <w:r w:rsidRPr="00393BAE">
        <w:rPr>
          <w:noProof/>
        </w:rPr>
        <w:t>29.</w:t>
      </w:r>
      <w:r w:rsidRPr="00393BAE">
        <w:rPr>
          <w:noProof/>
        </w:rPr>
        <w:tab/>
        <w:t>Perra, N., Balcan, D., Gonçalves, B., Vespignani, A.: Towards a characterization of behavior-disease models. PloS one 6,</w:t>
      </w:r>
      <w:r w:rsidRPr="00393BAE">
        <w:rPr>
          <w:b/>
          <w:noProof/>
        </w:rPr>
        <w:t xml:space="preserve"> </w:t>
      </w:r>
      <w:r w:rsidRPr="00393BAE">
        <w:rPr>
          <w:noProof/>
        </w:rPr>
        <w:t>e23084 (2011)</w:t>
      </w:r>
    </w:p>
    <w:p w14:paraId="58C638E9" w14:textId="77777777" w:rsidR="00393BAE" w:rsidRPr="00393BAE" w:rsidRDefault="00393BAE" w:rsidP="00393BAE">
      <w:pPr>
        <w:pStyle w:val="EndNoteBibliography"/>
        <w:rPr>
          <w:noProof/>
        </w:rPr>
      </w:pPr>
      <w:r w:rsidRPr="00393BAE">
        <w:rPr>
          <w:noProof/>
        </w:rPr>
        <w:t>30.</w:t>
      </w:r>
      <w:r w:rsidRPr="00393BAE">
        <w:rPr>
          <w:noProof/>
        </w:rPr>
        <w:tab/>
        <w:t xml:space="preserve">Fenichel, E.P., Castillo-Chavez, C., Ceddia, M.G., Chowell, G., Parra, P.A.G., Hickling, G.J., Holloway, G., Horan, R., Morin, B., Perrings, C.: Adaptive human behavior in </w:t>
      </w:r>
      <w:r w:rsidRPr="00393BAE">
        <w:rPr>
          <w:noProof/>
        </w:rPr>
        <w:lastRenderedPageBreak/>
        <w:t>epidemiological models. Proceedings of the National Academy of Sciences 108,</w:t>
      </w:r>
      <w:r w:rsidRPr="00393BAE">
        <w:rPr>
          <w:b/>
          <w:noProof/>
        </w:rPr>
        <w:t xml:space="preserve"> </w:t>
      </w:r>
      <w:r w:rsidRPr="00393BAE">
        <w:rPr>
          <w:noProof/>
        </w:rPr>
        <w:t>6306-6311 (2011)</w:t>
      </w:r>
    </w:p>
    <w:p w14:paraId="68ECCBCA" w14:textId="77777777" w:rsidR="00393BAE" w:rsidRPr="00393BAE" w:rsidRDefault="00393BAE" w:rsidP="00393BAE">
      <w:pPr>
        <w:pStyle w:val="EndNoteBibliography"/>
        <w:rPr>
          <w:noProof/>
        </w:rPr>
      </w:pPr>
      <w:r w:rsidRPr="00393BAE">
        <w:rPr>
          <w:noProof/>
        </w:rPr>
        <w:t>31.</w:t>
      </w:r>
      <w:r w:rsidRPr="00393BAE">
        <w:rPr>
          <w:noProof/>
        </w:rPr>
        <w:tab/>
        <w:t>Manfredi, P., D'Onofrio, A.: Modeling the interplay between human behavior and the spread of infectious diseases. Springer Science &amp; Business Media (2013)</w:t>
      </w:r>
    </w:p>
    <w:p w14:paraId="16400EA5" w14:textId="77777777" w:rsidR="00393BAE" w:rsidRPr="00393BAE" w:rsidRDefault="00393BAE" w:rsidP="00393BAE">
      <w:pPr>
        <w:pStyle w:val="EndNoteBibliography"/>
        <w:rPr>
          <w:noProof/>
        </w:rPr>
      </w:pPr>
      <w:r w:rsidRPr="00393BAE">
        <w:rPr>
          <w:noProof/>
        </w:rPr>
        <w:t>32.</w:t>
      </w:r>
      <w:r w:rsidRPr="00393BAE">
        <w:rPr>
          <w:noProof/>
        </w:rPr>
        <w:tab/>
        <w:t>Fenichel, E.P., Castillo-Chavez, C., Ceddia, M.G., Chowell, G., Parra, P.A.G., Hickling, G.J., Holloway, G., Horan, R., Morin, B., Perrings, C., Springborn, M., Velazquez, L., Villalobos, C.: Adaptive human behavior in epidemiological models. Proc Natl Acad Sci U S A 108,</w:t>
      </w:r>
      <w:r w:rsidRPr="00393BAE">
        <w:rPr>
          <w:b/>
          <w:noProof/>
        </w:rPr>
        <w:t xml:space="preserve"> </w:t>
      </w:r>
      <w:r w:rsidRPr="00393BAE">
        <w:rPr>
          <w:noProof/>
        </w:rPr>
        <w:t>6306-6311 (2011)</w:t>
      </w:r>
    </w:p>
    <w:p w14:paraId="3F3D7F8E" w14:textId="77777777" w:rsidR="00393BAE" w:rsidRPr="00393BAE" w:rsidRDefault="00393BAE" w:rsidP="00393BAE">
      <w:pPr>
        <w:pStyle w:val="EndNoteBibliography"/>
        <w:rPr>
          <w:noProof/>
        </w:rPr>
      </w:pPr>
      <w:r w:rsidRPr="00393BAE">
        <w:rPr>
          <w:noProof/>
        </w:rPr>
        <w:t>33.</w:t>
      </w:r>
      <w:r w:rsidRPr="00393BAE">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570A548B" w14:textId="77777777" w:rsidR="00393BAE" w:rsidRPr="00393BAE" w:rsidRDefault="00393BAE" w:rsidP="00393BAE">
      <w:pPr>
        <w:pStyle w:val="EndNoteBibliography"/>
        <w:rPr>
          <w:noProof/>
        </w:rPr>
      </w:pPr>
      <w:r w:rsidRPr="00393BAE">
        <w:rPr>
          <w:noProof/>
        </w:rPr>
        <w:t>34.</w:t>
      </w:r>
      <w:r w:rsidRPr="00393BAE">
        <w:rPr>
          <w:noProof/>
        </w:rPr>
        <w:tab/>
        <w:t>Yin, J., Redovich, J.: Kinetic Modeling of Virus Growth in Cells. Microbiology and Molecular Biology Reviews 82,</w:t>
      </w:r>
      <w:r w:rsidRPr="00393BAE">
        <w:rPr>
          <w:b/>
          <w:noProof/>
        </w:rPr>
        <w:t xml:space="preserve"> </w:t>
      </w:r>
      <w:r w:rsidRPr="00393BAE">
        <w:rPr>
          <w:noProof/>
        </w:rPr>
        <w:t>e00066-00017 (2018)</w:t>
      </w:r>
    </w:p>
    <w:p w14:paraId="7EA2C5DF" w14:textId="77777777" w:rsidR="00393BAE" w:rsidRPr="00393BAE" w:rsidRDefault="00393BAE" w:rsidP="00393BAE">
      <w:pPr>
        <w:pStyle w:val="EndNoteBibliography"/>
        <w:rPr>
          <w:noProof/>
        </w:rPr>
      </w:pPr>
      <w:r w:rsidRPr="00393BAE">
        <w:rPr>
          <w:noProof/>
        </w:rPr>
        <w:t>35.</w:t>
      </w:r>
      <w:r w:rsidRPr="00393BAE">
        <w:rPr>
          <w:noProof/>
        </w:rPr>
        <w:tab/>
        <w:t>Biebricher, C.K., Eigen, M., Gardiner, W.C.: Kinetics of ribonucleic acid replication. Biochemistry 22,</w:t>
      </w:r>
      <w:r w:rsidRPr="00393BAE">
        <w:rPr>
          <w:b/>
          <w:noProof/>
        </w:rPr>
        <w:t xml:space="preserve"> </w:t>
      </w:r>
      <w:r w:rsidRPr="00393BAE">
        <w:rPr>
          <w:noProof/>
        </w:rPr>
        <w:t>2544-2559 (1983)</w:t>
      </w:r>
    </w:p>
    <w:p w14:paraId="71654F12" w14:textId="77777777" w:rsidR="00393BAE" w:rsidRPr="00393BAE" w:rsidRDefault="00393BAE" w:rsidP="00393BAE">
      <w:pPr>
        <w:pStyle w:val="EndNoteBibliography"/>
        <w:rPr>
          <w:noProof/>
        </w:rPr>
      </w:pPr>
      <w:r w:rsidRPr="00393BAE">
        <w:rPr>
          <w:noProof/>
        </w:rPr>
        <w:t>36.</w:t>
      </w:r>
      <w:r w:rsidRPr="00393BAE">
        <w:rPr>
          <w:noProof/>
        </w:rPr>
        <w:tab/>
        <w:t>Jones, M.C., Rice, J.A.: Displaying the Important Features of Large Collections of Similar Curves. The American Statistician 46,</w:t>
      </w:r>
      <w:r w:rsidRPr="00393BAE">
        <w:rPr>
          <w:b/>
          <w:noProof/>
        </w:rPr>
        <w:t xml:space="preserve"> </w:t>
      </w:r>
      <w:r w:rsidRPr="00393BAE">
        <w:rPr>
          <w:noProof/>
        </w:rPr>
        <w:t>140-145 (1992)</w:t>
      </w:r>
    </w:p>
    <w:p w14:paraId="7F1A5EC3" w14:textId="77777777" w:rsidR="00393BAE" w:rsidRPr="00393BAE" w:rsidRDefault="00393BAE" w:rsidP="00393BAE">
      <w:pPr>
        <w:pStyle w:val="EndNoteBibliography"/>
        <w:rPr>
          <w:noProof/>
        </w:rPr>
      </w:pPr>
      <w:r w:rsidRPr="00393BAE">
        <w:rPr>
          <w:noProof/>
        </w:rPr>
        <w:t>37.</w:t>
      </w:r>
      <w:r w:rsidRPr="00393BAE">
        <w:rPr>
          <w:noProof/>
        </w:rPr>
        <w:tab/>
        <w:t>McInnes, L., Healy, J., Astels, S.: hdbscan: Hierarchical density based clustering. Journal of Open Source Software 2,</w:t>
      </w:r>
      <w:r w:rsidRPr="00393BAE">
        <w:rPr>
          <w:b/>
          <w:noProof/>
        </w:rPr>
        <w:t xml:space="preserve"> </w:t>
      </w:r>
      <w:r w:rsidRPr="00393BAE">
        <w:rPr>
          <w:noProof/>
        </w:rPr>
        <w:t>205 (2017)</w:t>
      </w:r>
    </w:p>
    <w:p w14:paraId="1D39404C" w14:textId="77777777" w:rsidR="00393BAE" w:rsidRPr="00393BAE" w:rsidRDefault="00393BAE" w:rsidP="00393BAE">
      <w:pPr>
        <w:pStyle w:val="EndNoteBibliography"/>
        <w:rPr>
          <w:noProof/>
        </w:rPr>
      </w:pPr>
      <w:r w:rsidRPr="00393BAE">
        <w:rPr>
          <w:noProof/>
        </w:rPr>
        <w:t>38.</w:t>
      </w:r>
      <w:r w:rsidRPr="00393BAE">
        <w:rPr>
          <w:noProof/>
        </w:rPr>
        <w:tab/>
        <w:t>Richard Eiser, J., Bostrom, A., Burton, I., Johnston, D.M., McClure, J., Paton, D., van der Pligt, J., White, M.P.: Risk interpretation and action: A conceptual framework for responses to natural hazards. International Journal of Disaster Risk Reduction 1,</w:t>
      </w:r>
      <w:r w:rsidRPr="00393BAE">
        <w:rPr>
          <w:b/>
          <w:noProof/>
        </w:rPr>
        <w:t xml:space="preserve"> </w:t>
      </w:r>
      <w:r w:rsidRPr="00393BAE">
        <w:rPr>
          <w:noProof/>
        </w:rPr>
        <w:t>5-16 (2012)</w:t>
      </w:r>
    </w:p>
    <w:p w14:paraId="4F84EEA5" w14:textId="77777777" w:rsidR="00393BAE" w:rsidRPr="00393BAE" w:rsidRDefault="00393BAE" w:rsidP="00393BAE">
      <w:pPr>
        <w:pStyle w:val="EndNoteBibliography"/>
        <w:rPr>
          <w:noProof/>
        </w:rPr>
      </w:pPr>
      <w:r w:rsidRPr="00393BAE">
        <w:rPr>
          <w:noProof/>
        </w:rPr>
        <w:t>39.</w:t>
      </w:r>
      <w:r w:rsidRPr="00393BAE">
        <w:rPr>
          <w:noProof/>
        </w:rPr>
        <w:tab/>
        <w:t>Tye, E., Finnie, T.J.R., Hall, I., Leach, S.: PyGOM - A Python Package for Simplifying Modelling with Systems of Ordinary Differential Equations. ArXiv abs/1803.06934,</w:t>
      </w:r>
      <w:r w:rsidRPr="00393BAE">
        <w:rPr>
          <w:b/>
          <w:noProof/>
        </w:rPr>
        <w:t xml:space="preserve"> </w:t>
      </w:r>
      <w:r w:rsidRPr="00393BAE">
        <w:rPr>
          <w:noProof/>
        </w:rPr>
        <w:t>(2018)</w:t>
      </w:r>
    </w:p>
    <w:p w14:paraId="6AA6C941" w14:textId="246FAF79" w:rsidR="00393BAE" w:rsidRPr="00393BAE" w:rsidRDefault="00393BAE" w:rsidP="00393BAE">
      <w:pPr>
        <w:pStyle w:val="EndNoteBibliography"/>
        <w:rPr>
          <w:noProof/>
        </w:rPr>
      </w:pPr>
      <w:r w:rsidRPr="00393BAE">
        <w:rPr>
          <w:noProof/>
        </w:rPr>
        <w:t>40.</w:t>
      </w:r>
      <w:r w:rsidRPr="00393BAE">
        <w:rPr>
          <w:noProof/>
        </w:rPr>
        <w:tab/>
        <w:t xml:space="preserve">Hill, A., Levy, M., Xie, S., Sheen, S., Shinnick, J., Gheorghe, A., Rehmann, C.: Modeling COVID-19 spread vs healthcare capacity, 2020., Planning as Inference in Epidemiological Models.  Available from: </w:t>
      </w:r>
      <w:hyperlink r:id="rId74" w:history="1">
        <w:r w:rsidRPr="00393BAE">
          <w:rPr>
            <w:rStyle w:val="Hyperlink"/>
            <w:noProof/>
          </w:rPr>
          <w:t>https://www.researchgate.net/publication/340295625_Planning_as_Inference_in_Epidemiological_Models</w:t>
        </w:r>
      </w:hyperlink>
      <w:r w:rsidRPr="00393BAE">
        <w:rPr>
          <w:noProof/>
        </w:rPr>
        <w:t>. (2020) doi:</w:t>
      </w:r>
    </w:p>
    <w:p w14:paraId="26B6560B" w14:textId="78978E7A" w:rsidR="00393BAE" w:rsidRPr="00393BAE" w:rsidRDefault="00393BAE" w:rsidP="00393BAE">
      <w:pPr>
        <w:pStyle w:val="EndNoteBibliography"/>
        <w:rPr>
          <w:noProof/>
        </w:rPr>
      </w:pPr>
      <w:r w:rsidRPr="00393BAE">
        <w:rPr>
          <w:noProof/>
        </w:rPr>
        <w:t>41.</w:t>
      </w:r>
      <w:r w:rsidRPr="00393BAE">
        <w:rPr>
          <w:noProof/>
        </w:rPr>
        <w:tab/>
      </w:r>
      <w:hyperlink r:id="rId75" w:history="1">
        <w:r w:rsidRPr="00393BAE">
          <w:rPr>
            <w:rStyle w:val="Hyperlink"/>
            <w:noProof/>
          </w:rPr>
          <w:t>https://github.com/cjekel/piecewise_linear_fit_py</w:t>
        </w:r>
      </w:hyperlink>
    </w:p>
    <w:p w14:paraId="10297197" w14:textId="77777777" w:rsidR="00393BAE" w:rsidRPr="00393BAE" w:rsidRDefault="00393BAE" w:rsidP="00393BAE">
      <w:pPr>
        <w:pStyle w:val="EndNoteBibliography"/>
        <w:rPr>
          <w:noProof/>
        </w:rPr>
      </w:pPr>
      <w:r w:rsidRPr="00393BAE">
        <w:rPr>
          <w:noProof/>
        </w:rPr>
        <w:t>42.</w:t>
      </w:r>
      <w:r w:rsidRPr="00393BAE">
        <w:rPr>
          <w:noProof/>
        </w:rPr>
        <w:tab/>
        <w:t>Dorrity, M.W., Saunders, L.M., Queitsch, C., Fields, S., Trapnell, C.: Dimensionality reduction by UMAP to visualize physical and genetic interactions. Nature Communications 11,</w:t>
      </w:r>
      <w:r w:rsidRPr="00393BAE">
        <w:rPr>
          <w:b/>
          <w:noProof/>
        </w:rPr>
        <w:t xml:space="preserve"> </w:t>
      </w:r>
      <w:r w:rsidRPr="00393BAE">
        <w:rPr>
          <w:noProof/>
        </w:rPr>
        <w:t>1537 (2020)</w:t>
      </w:r>
    </w:p>
    <w:p w14:paraId="4E3E0176" w14:textId="77777777" w:rsidR="00393BAE" w:rsidRPr="00393BAE" w:rsidRDefault="00393BAE" w:rsidP="00393BAE">
      <w:pPr>
        <w:pStyle w:val="EndNoteBibliography"/>
        <w:rPr>
          <w:noProof/>
        </w:rPr>
      </w:pPr>
      <w:r w:rsidRPr="00393BAE">
        <w:rPr>
          <w:noProof/>
        </w:rPr>
        <w:t>43.</w:t>
      </w:r>
      <w:r w:rsidRPr="00393BAE">
        <w:rPr>
          <w:noProof/>
        </w:rPr>
        <w:tab/>
        <w:t xml:space="preserve">COVID-19 Data Repository by the Center for Systems Science and Engineering (CSSE) at Johns Hopkins University. </w:t>
      </w:r>
    </w:p>
    <w:p w14:paraId="649596DF" w14:textId="77777777" w:rsidR="00393BAE" w:rsidRPr="00393BAE" w:rsidRDefault="00393BAE" w:rsidP="00393BAE">
      <w:pPr>
        <w:pStyle w:val="EndNoteBibliography"/>
        <w:rPr>
          <w:noProof/>
        </w:rPr>
      </w:pPr>
      <w:r w:rsidRPr="00393BAE">
        <w:rPr>
          <w:noProof/>
        </w:rPr>
        <w:t>44.</w:t>
      </w:r>
      <w:r w:rsidRPr="00393BAE">
        <w:rPr>
          <w:noProof/>
        </w:rPr>
        <w:tab/>
        <w:t>Roser, M., Ritchie , H., Ortiz-Ospina, E., Hasell, J.: Coronavirus Pandemic (COVID-19). OurWorldInData.org (2020) doi:</w:t>
      </w:r>
    </w:p>
    <w:p w14:paraId="797B7548" w14:textId="755BFA13" w:rsidR="00A41CB4" w:rsidRDefault="0011114A">
      <w:r>
        <w:fldChar w:fldCharType="end"/>
      </w:r>
    </w:p>
    <w:sectPr w:rsidR="00A41CB4" w:rsidSect="00205CEC">
      <w:footerReference w:type="even" r:id="rId76"/>
      <w:footerReference w:type="default" r:id="rId7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Norman Packard" w:date="2020-10-13T18:55:00Z" w:initials="NP">
    <w:p w14:paraId="29F3462E" w14:textId="1AA58962" w:rsidR="007C40BC" w:rsidRDefault="007C40BC">
      <w:pPr>
        <w:pStyle w:val="CommentText"/>
      </w:pPr>
      <w:r>
        <w:rPr>
          <w:rStyle w:val="CommentReference"/>
        </w:rPr>
        <w:annotationRef/>
      </w:r>
      <w:r>
        <w:t>Verify threshold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F346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76BD" w16cex:dateUtc="2020-10-14T0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F3462E" w16cid:durableId="23307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698E96" w14:textId="77777777" w:rsidR="00E62604" w:rsidRDefault="00E62604" w:rsidP="00205CEC">
      <w:r>
        <w:separator/>
      </w:r>
    </w:p>
  </w:endnote>
  <w:endnote w:type="continuationSeparator" w:id="0">
    <w:p w14:paraId="397423B1" w14:textId="77777777" w:rsidR="00E62604" w:rsidRDefault="00E62604" w:rsidP="00205CEC">
      <w:r>
        <w:continuationSeparator/>
      </w:r>
    </w:p>
  </w:endnote>
  <w:endnote w:type="continuationNotice" w:id="1">
    <w:p w14:paraId="46FFD940" w14:textId="77777777" w:rsidR="00E62604" w:rsidRDefault="00E626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12EB65" w14:textId="77777777" w:rsidR="00E62604" w:rsidRDefault="00E62604" w:rsidP="00205CEC">
      <w:r>
        <w:separator/>
      </w:r>
    </w:p>
  </w:footnote>
  <w:footnote w:type="continuationSeparator" w:id="0">
    <w:p w14:paraId="3983CAD1" w14:textId="77777777" w:rsidR="00E62604" w:rsidRDefault="00E62604" w:rsidP="00205CEC">
      <w:r>
        <w:continuationSeparator/>
      </w:r>
    </w:p>
  </w:footnote>
  <w:footnote w:type="continuationNotice" w:id="1">
    <w:p w14:paraId="32367542" w14:textId="77777777" w:rsidR="00E62604" w:rsidRDefault="00E626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9"/>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item&gt;8&lt;/item&gt;&lt;/record-ids&gt;&lt;/item&gt;&lt;/Libraries&gt;"/>
  </w:docVars>
  <w:rsids>
    <w:rsidRoot w:val="0014064D"/>
    <w:rsid w:val="0000227E"/>
    <w:rsid w:val="00002DF1"/>
    <w:rsid w:val="00004F16"/>
    <w:rsid w:val="0000603A"/>
    <w:rsid w:val="00006C70"/>
    <w:rsid w:val="00011B1D"/>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162E"/>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B7677"/>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50AAA"/>
    <w:rsid w:val="00254972"/>
    <w:rsid w:val="002633A9"/>
    <w:rsid w:val="0026404D"/>
    <w:rsid w:val="00275106"/>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138F"/>
    <w:rsid w:val="00362D8B"/>
    <w:rsid w:val="003679E9"/>
    <w:rsid w:val="00374A88"/>
    <w:rsid w:val="00386D10"/>
    <w:rsid w:val="00393BAE"/>
    <w:rsid w:val="003976D4"/>
    <w:rsid w:val="003A0EFF"/>
    <w:rsid w:val="003B0E83"/>
    <w:rsid w:val="003B3411"/>
    <w:rsid w:val="003B726D"/>
    <w:rsid w:val="003D5F4B"/>
    <w:rsid w:val="003E07A2"/>
    <w:rsid w:val="003E6B6A"/>
    <w:rsid w:val="003E6BA5"/>
    <w:rsid w:val="003F5B17"/>
    <w:rsid w:val="00403B49"/>
    <w:rsid w:val="00406BA4"/>
    <w:rsid w:val="00407D1B"/>
    <w:rsid w:val="004117B2"/>
    <w:rsid w:val="004200C1"/>
    <w:rsid w:val="004360EA"/>
    <w:rsid w:val="00445305"/>
    <w:rsid w:val="00452E68"/>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261D5"/>
    <w:rsid w:val="006465EE"/>
    <w:rsid w:val="00656A28"/>
    <w:rsid w:val="00671EB8"/>
    <w:rsid w:val="006836A1"/>
    <w:rsid w:val="00693293"/>
    <w:rsid w:val="00694679"/>
    <w:rsid w:val="006978B2"/>
    <w:rsid w:val="006A1118"/>
    <w:rsid w:val="006B0AED"/>
    <w:rsid w:val="006B2018"/>
    <w:rsid w:val="006B320D"/>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40BC"/>
    <w:rsid w:val="007C5044"/>
    <w:rsid w:val="007D1E71"/>
    <w:rsid w:val="007D448D"/>
    <w:rsid w:val="007D68F4"/>
    <w:rsid w:val="007D7C63"/>
    <w:rsid w:val="007E53A8"/>
    <w:rsid w:val="007E73A9"/>
    <w:rsid w:val="007F10DD"/>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25C8"/>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07AB"/>
    <w:rsid w:val="00B9464A"/>
    <w:rsid w:val="00BA2B13"/>
    <w:rsid w:val="00BA3A52"/>
    <w:rsid w:val="00BC531D"/>
    <w:rsid w:val="00BE71C3"/>
    <w:rsid w:val="00BF7F02"/>
    <w:rsid w:val="00C04966"/>
    <w:rsid w:val="00C12E16"/>
    <w:rsid w:val="00C12F27"/>
    <w:rsid w:val="00C27C51"/>
    <w:rsid w:val="00C35442"/>
    <w:rsid w:val="00C35EF1"/>
    <w:rsid w:val="00C45510"/>
    <w:rsid w:val="00C73231"/>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07351"/>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D1954"/>
    <w:rsid w:val="00DE00A8"/>
    <w:rsid w:val="00E027AC"/>
    <w:rsid w:val="00E029E4"/>
    <w:rsid w:val="00E15AF0"/>
    <w:rsid w:val="00E243CA"/>
    <w:rsid w:val="00E32672"/>
    <w:rsid w:val="00E37314"/>
    <w:rsid w:val="00E40DEC"/>
    <w:rsid w:val="00E443F4"/>
    <w:rsid w:val="00E501A1"/>
    <w:rsid w:val="00E50473"/>
    <w:rsid w:val="00E529B4"/>
    <w:rsid w:val="00E617A3"/>
    <w:rsid w:val="00E62604"/>
    <w:rsid w:val="00E626CB"/>
    <w:rsid w:val="00E70D1A"/>
    <w:rsid w:val="00E744EA"/>
    <w:rsid w:val="00E76A30"/>
    <w:rsid w:val="00E777CF"/>
    <w:rsid w:val="00E838A3"/>
    <w:rsid w:val="00E8656D"/>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82098039">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 w:id="210653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hyperlink" Target="https://www.researchgate.net/publication/340295625_Planning_as_Inference_in_Epidemiological_Models"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8/08/relationships/commentsExtensible" Target="commentsExtensible.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38.emf"/><Relationship Id="rId72" Type="http://schemas.openxmlformats.org/officeDocument/2006/relationships/image" Target="media/image5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emf"/><Relationship Id="rId75"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5.tif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image" Target="media/image1.em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34</Pages>
  <Words>13126</Words>
  <Characters>74819</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13</cp:revision>
  <dcterms:created xsi:type="dcterms:W3CDTF">2020-10-11T05:26:00Z</dcterms:created>
  <dcterms:modified xsi:type="dcterms:W3CDTF">2020-10-14T06:42:00Z</dcterms:modified>
</cp:coreProperties>
</file>